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90F659" w14:textId="77777777" w:rsidR="00357780" w:rsidRPr="00465A24" w:rsidRDefault="00357780" w:rsidP="00357780">
      <w:pPr>
        <w:pStyle w:val="Heading3"/>
        <w:rPr>
          <w:color w:val="000000" w:themeColor="text1"/>
        </w:rPr>
      </w:pPr>
      <w:bookmarkStart w:id="0" w:name="_Toc41635959"/>
      <w:r w:rsidRPr="00465A24">
        <w:rPr>
          <w:color w:val="000000" w:themeColor="text1"/>
        </w:rPr>
        <w:t>Appendix 1: List of Excluded studies in Systematic Review</w:t>
      </w:r>
      <w:bookmarkEnd w:id="0"/>
    </w:p>
    <w:p w14:paraId="184760EB" w14:textId="77777777" w:rsidR="00357780" w:rsidRPr="00465A24" w:rsidRDefault="00357780" w:rsidP="00357780">
      <w:pPr>
        <w:rPr>
          <w:rFonts w:ascii="Arial" w:hAnsi="Arial" w:cs="Arial"/>
          <w:b/>
          <w:color w:val="000000" w:themeColor="text1"/>
        </w:rPr>
      </w:pPr>
      <w:r w:rsidRPr="00465A24">
        <w:rPr>
          <w:rFonts w:ascii="Arial" w:hAnsi="Arial" w:cs="Arial"/>
          <w:b/>
          <w:color w:val="000000" w:themeColor="text1"/>
        </w:rPr>
        <w:t>Excluded Studies with reas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80"/>
        <w:gridCol w:w="3052"/>
        <w:gridCol w:w="2884"/>
      </w:tblGrid>
      <w:tr w:rsidR="00357780" w:rsidRPr="00465A24" w14:paraId="14F6F1C0" w14:textId="77777777" w:rsidTr="00AA69E4">
        <w:tc>
          <w:tcPr>
            <w:tcW w:w="4724" w:type="dxa"/>
          </w:tcPr>
          <w:p w14:paraId="055DCDC6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TUDY, COUNTRY</w:t>
            </w:r>
          </w:p>
        </w:tc>
        <w:tc>
          <w:tcPr>
            <w:tcW w:w="4725" w:type="dxa"/>
          </w:tcPr>
          <w:p w14:paraId="7AABD375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TITLE</w:t>
            </w:r>
          </w:p>
        </w:tc>
        <w:tc>
          <w:tcPr>
            <w:tcW w:w="4725" w:type="dxa"/>
          </w:tcPr>
          <w:p w14:paraId="2CDC27FD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REASON FOR EXCLUSION</w:t>
            </w:r>
          </w:p>
        </w:tc>
      </w:tr>
      <w:tr w:rsidR="00357780" w:rsidRPr="00465A24" w14:paraId="73C67116" w14:textId="77777777" w:rsidTr="00AA69E4">
        <w:tc>
          <w:tcPr>
            <w:tcW w:w="4724" w:type="dxa"/>
          </w:tcPr>
          <w:p w14:paraId="60A5083F" w14:textId="53DE4AB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BYXJuaW88L0F1dGhvcj48WWVhcj4yMDA5PC9ZZWFyPjxS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BYXJuaW88L0F1dGhvcj48WWVhcj4yMDA5PC9ZZWFyPjxS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Aarnio, Olsson et al. 200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363A4D40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MALAWI</w:t>
            </w:r>
          </w:p>
        </w:tc>
        <w:tc>
          <w:tcPr>
            <w:tcW w:w="4725" w:type="dxa"/>
          </w:tcPr>
          <w:p w14:paraId="75B26D7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ale involvement in antenatal HIV counselling and testing: Exploring men's perceptions in rural Malawi</w:t>
            </w:r>
          </w:p>
        </w:tc>
        <w:tc>
          <w:tcPr>
            <w:tcW w:w="4725" w:type="dxa"/>
          </w:tcPr>
          <w:p w14:paraId="591E203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etting not in high income country</w:t>
            </w:r>
          </w:p>
        </w:tc>
      </w:tr>
      <w:tr w:rsidR="00357780" w:rsidRPr="00465A24" w14:paraId="4B904325" w14:textId="77777777" w:rsidTr="00AA69E4">
        <w:tc>
          <w:tcPr>
            <w:tcW w:w="4724" w:type="dxa"/>
          </w:tcPr>
          <w:p w14:paraId="1EED3F0C" w14:textId="65DCFD80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BbjwvQXV0aG9yPjxZZWFyPjIwMTQ8L1llYXI+PFJlY051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BbjwvQXV0aG9yPjxZZWFyPjIwMTQ8L1llYXI+PFJlY051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An and Bang 2014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E987220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OUTH KOREA</w:t>
            </w:r>
          </w:p>
        </w:tc>
        <w:tc>
          <w:tcPr>
            <w:tcW w:w="4725" w:type="dxa"/>
          </w:tcPr>
          <w:p w14:paraId="095EE309" w14:textId="3172CA5D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Effects of </w:t>
            </w:r>
            <w:r w:rsidR="00093BF9" w:rsidRPr="00465A24">
              <w:rPr>
                <w:rFonts w:ascii="Arial" w:hAnsi="Arial" w:cs="Arial"/>
                <w:color w:val="000000" w:themeColor="text1"/>
              </w:rPr>
              <w:t>new</w:t>
            </w:r>
            <w:r w:rsidR="00093BF9">
              <w:rPr>
                <w:rFonts w:ascii="Arial" w:hAnsi="Arial" w:cs="Arial"/>
                <w:color w:val="000000" w:themeColor="text1"/>
              </w:rPr>
              <w:t xml:space="preserve"> </w:t>
            </w:r>
            <w:r w:rsidR="00093BF9" w:rsidRPr="00465A24">
              <w:rPr>
                <w:rFonts w:ascii="Arial" w:hAnsi="Arial" w:cs="Arial"/>
                <w:color w:val="000000" w:themeColor="text1"/>
              </w:rPr>
              <w:t>born</w:t>
            </w:r>
            <w:r w:rsidRPr="00465A24">
              <w:rPr>
                <w:rFonts w:ascii="Arial" w:hAnsi="Arial" w:cs="Arial"/>
                <w:color w:val="000000" w:themeColor="text1"/>
              </w:rPr>
              <w:t xml:space="preserve"> care education for first-time fathers on their knowledge and confidence in </w:t>
            </w:r>
            <w:r w:rsidR="00093BF9" w:rsidRPr="00465A24">
              <w:rPr>
                <w:rFonts w:ascii="Arial" w:hAnsi="Arial" w:cs="Arial"/>
                <w:color w:val="000000" w:themeColor="text1"/>
              </w:rPr>
              <w:t>new born</w:t>
            </w:r>
            <w:r w:rsidRPr="00465A24">
              <w:rPr>
                <w:rFonts w:ascii="Arial" w:hAnsi="Arial" w:cs="Arial"/>
                <w:color w:val="000000" w:themeColor="text1"/>
              </w:rPr>
              <w:t xml:space="preserve"> care at postpartum one month</w:t>
            </w:r>
          </w:p>
        </w:tc>
        <w:tc>
          <w:tcPr>
            <w:tcW w:w="4725" w:type="dxa"/>
          </w:tcPr>
          <w:p w14:paraId="1838869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published in English</w:t>
            </w:r>
          </w:p>
        </w:tc>
      </w:tr>
      <w:tr w:rsidR="00357780" w:rsidRPr="00465A24" w14:paraId="3C424F6B" w14:textId="77777777" w:rsidTr="00AA69E4">
        <w:tc>
          <w:tcPr>
            <w:tcW w:w="4724" w:type="dxa"/>
          </w:tcPr>
          <w:p w14:paraId="786CB8AE" w14:textId="7F9836A3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Bergström&lt;/Author&gt;&lt;Year&gt;2009&lt;/Year&gt;&lt;RecNum&gt;26958&lt;/RecNum&gt;&lt;DisplayText&gt;(Bergström, Kieler et al. 2009)&lt;/DisplayText&gt;&lt;record&gt;&lt;rec-number&gt;26958&lt;/rec-number&gt;&lt;foreign-keys&gt;&lt;key app="EN" db-id="pvzaf0095dsewuerdv2xfpw9va0ttx9z2x9d" timestamp="1630922658" guid="f007f14c-c986-4733-92b9-a5f355a4aaa7"&gt;26958&lt;/key&gt;&lt;/foreign-keys&gt;&lt;ref-type name="Journal Article"&gt;17&lt;/ref-type&gt;&lt;contributors&gt;&lt;authors&gt;&lt;author&gt;Bergström, M., &lt;/author&gt;&lt;author&gt;Kieler, H.,&lt;/author&gt;&lt;author&gt;Waldenström, U. &lt;/author&gt;&lt;/authors&gt;&lt;/contributors&gt;&lt;titles&gt;&lt;title&gt;Effects of natural childbirth preparation versus standard antenatal education on epidural rates, experience of childbirth and parental stress in mothers and fathers: a randomised controlled multicentre trial&lt;/title&gt;&lt;secondary-title&gt;International Journal of Obstetrics and Gynaecology&lt;/secondary-title&gt;&lt;/titles&gt;&lt;periodical&gt;&lt;full-title&gt;International Journal of Obstetrics and Gynaecology&lt;/full-title&gt;&lt;/periodical&gt;&lt;pages&gt;1167-1176&lt;/pages&gt;&lt;volume&gt;116&lt;/volume&gt;&lt;number&gt;9&lt;/number&gt;&lt;dates&gt;&lt;year&gt;2009&lt;/year&gt;&lt;/dates&gt;&lt;isbn&gt;1470-0328&lt;/isbn&gt;&lt;urls&gt;&lt;related-urls&gt;&lt;url&gt;&lt;style face="underline" font="default" size="100%"&gt;https://www.ncbi.nlm.nih.gov/pmc/articles/PMC2759981/pdf/bjo0116-1167.pdf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Bergström, Kieler et al. 200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7DF5EE08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SWEDEN</w:t>
            </w:r>
          </w:p>
        </w:tc>
        <w:tc>
          <w:tcPr>
            <w:tcW w:w="4725" w:type="dxa"/>
          </w:tcPr>
          <w:p w14:paraId="5EB9AEC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ffects of natural childbirth preparation versus standard antenatal education on epidural rates, experience of childbirth and parental stress in mothers and fathers: a randomised controlled multicentre trial</w:t>
            </w:r>
          </w:p>
        </w:tc>
        <w:tc>
          <w:tcPr>
            <w:tcW w:w="4725" w:type="dxa"/>
          </w:tcPr>
          <w:p w14:paraId="1473DF1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3819A6F6" w14:textId="77777777" w:rsidTr="00AA69E4">
        <w:tc>
          <w:tcPr>
            <w:tcW w:w="4724" w:type="dxa"/>
          </w:tcPr>
          <w:p w14:paraId="56EDA272" w14:textId="62B83EF4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Cb25kPC9BdXRob3I+PFllYXI+MjAxMDwvWWVhcj48UmVj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Cb25kPC9BdXRob3I+PFllYXI+MjAxMDwvWWVhcj48UmVj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Bond 201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57DE2CD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7972C82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missing link in MCH: Paternal involvement in pregnancy outcomes</w:t>
            </w:r>
          </w:p>
        </w:tc>
        <w:tc>
          <w:tcPr>
            <w:tcW w:w="4725" w:type="dxa"/>
          </w:tcPr>
          <w:p w14:paraId="43769AB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  <w:tr w:rsidR="00357780" w:rsidRPr="00465A24" w14:paraId="01C74A6E" w14:textId="77777777" w:rsidTr="00AA69E4">
        <w:tc>
          <w:tcPr>
            <w:tcW w:w="4724" w:type="dxa"/>
          </w:tcPr>
          <w:p w14:paraId="4B26EE5A" w14:textId="00AE2B2E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Buston&lt;/Author&gt;&lt;Year&gt;2010&lt;/Year&gt;&lt;RecNum&gt;26932&lt;/RecNum&gt;&lt;DisplayText&gt;(Buston 2010)&lt;/DisplayText&gt;&lt;record&gt;&lt;rec-number&gt;26932&lt;/rec-number&gt;&lt;foreign-keys&gt;&lt;key app="EN" db-id="pvzaf0095dsewuerdv2xfpw9va0ttx9z2x9d" timestamp="1630922573" guid="457f66bc-5db7-468d-afa8-4c3d4ae40532"&gt;26932&lt;/key&gt;&lt;/foreign-keys&gt;&lt;ref-type name="Journal Article"&gt;17&lt;/ref-type&gt;&lt;contributors&gt;&lt;authors&gt;&lt;author&gt;Buston, Katie Margaret.&lt;/author&gt;&lt;/authors&gt;&lt;/contributors&gt;&lt;titles&gt;&lt;title&gt;Experiences of, and attitudes towards, pregnancy and fatherhood amongst incarcerated young male offenders: findings from a qualitative study&lt;/title&gt;&lt;secondary-title&gt;Social Science &amp;amp; Medicine&lt;/secondary-title&gt;&lt;/titles&gt;&lt;periodical&gt;&lt;full-title&gt;Social Science &amp;amp; Medicine&lt;/full-title&gt;&lt;/periodical&gt;&lt;pages&gt;2212-2218&lt;/pages&gt;&lt;volume&gt;71&lt;/volume&gt;&lt;number&gt;12&lt;/number&gt;&lt;dates&gt;&lt;year&gt;2010&lt;/year&gt;&lt;/dates&gt;&lt;isbn&gt;0277-9536&lt;/isbn&gt;&lt;urls&gt;&lt;related-urls&gt;&lt;url&gt;&lt;style face="underline" font="default" size="100%"&gt;https://ac.els-cdn.com/S0277953610007227/1-s2.0-S0277953610007227-main.pdf?_tid=f93ae5ed-f097-4875-ad3d-87dd134c6de1&amp;amp;acdnat=1550622604_f100b7cc1fdd6878659a3de64b215dfd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Buston 201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F92DB5F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2FF69BD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riences of, and attitudes towards, pregnancy and fatherhood amongst incarcerated young male offenders: findings from a qualitative study</w:t>
            </w:r>
          </w:p>
        </w:tc>
        <w:tc>
          <w:tcPr>
            <w:tcW w:w="4725" w:type="dxa"/>
          </w:tcPr>
          <w:p w14:paraId="22C52FC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rticipants less than 18 years</w:t>
            </w:r>
          </w:p>
        </w:tc>
      </w:tr>
      <w:tr w:rsidR="00357780" w:rsidRPr="00465A24" w14:paraId="7EDCB6FC" w14:textId="77777777" w:rsidTr="00AA69E4">
        <w:trPr>
          <w:trHeight w:val="255"/>
        </w:trPr>
        <w:tc>
          <w:tcPr>
            <w:tcW w:w="4724" w:type="dxa"/>
          </w:tcPr>
          <w:p w14:paraId="557EFC9B" w14:textId="7EC0C89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apogna&lt;/Author&gt;&lt;Year&gt;2007&lt;/Year&gt;&lt;RecNum&gt;26939&lt;/RecNum&gt;&lt;DisplayText&gt;(Capogna, Camorcia et al. 2007)&lt;/DisplayText&gt;&lt;record&gt;&lt;rec-number&gt;26939&lt;/rec-number&gt;&lt;foreign-keys&gt;&lt;key app="EN" db-id="pvzaf0095dsewuerdv2xfpw9va0ttx9z2x9d" timestamp="1630922604" guid="735cf6e6-140b-4d53-889c-c7104c66d409"&gt;26939&lt;/key&gt;&lt;/foreign-keys&gt;&lt;ref-type name="Journal Article"&gt;17&lt;/ref-type&gt;&lt;contributors&gt;&lt;authors&gt;&lt;author&gt;Capogna, G.,&lt;/author&gt;&lt;author&gt;Camorcia, M.,&lt;/author&gt;&lt;author&gt;Stirparo, S. &lt;/author&gt;&lt;/authors&gt;&lt;/contributors&gt;&lt;titles&gt;&lt;title&gt;Expectant fathers’ experience during labor with or without epidural analgesia&lt;/title&gt;&lt;secondary-title&gt;International Journal of Obstetrics Anesthesia&lt;/secondary-title&gt;&lt;/titles&gt;&lt;periodical&gt;&lt;full-title&gt;International Journal of Obstetrics Anesthesia&lt;/full-title&gt;&lt;/periodical&gt;&lt;pages&gt;110-115&lt;/pages&gt;&lt;volume&gt;16&lt;/volume&gt;&lt;number&gt;2&lt;/number&gt;&lt;dates&gt;&lt;year&gt;2007&lt;/year&gt;&lt;/dates&gt;&lt;isbn&gt;0959-289X&lt;/isbn&gt;&lt;urls&gt;&lt;related-urls&gt;&lt;url&gt;&lt;style face="underline" font="default" size="100%"&gt;https://ac.els-cdn.com/S0959289X06001543/1-s2.0-S0959289X06001543-main.pdf?_tid=cecb9fb3-7cd3-4985-818b-2855f5f865e7&amp;amp;acdnat=1550034445_6c693401d4b93c2908b0a1c9a05c80da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apogna, Camorcia et al. 200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3ADAB51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ITALY</w:t>
            </w:r>
          </w:p>
        </w:tc>
        <w:tc>
          <w:tcPr>
            <w:tcW w:w="4725" w:type="dxa"/>
          </w:tcPr>
          <w:p w14:paraId="3892073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athers’ experience during labour with or without epidural analgesia</w:t>
            </w:r>
          </w:p>
        </w:tc>
        <w:tc>
          <w:tcPr>
            <w:tcW w:w="4725" w:type="dxa"/>
          </w:tcPr>
          <w:p w14:paraId="552B72B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280365B0" w14:textId="77777777" w:rsidTr="00AA69E4">
        <w:trPr>
          <w:trHeight w:val="255"/>
        </w:trPr>
        <w:tc>
          <w:tcPr>
            <w:tcW w:w="4724" w:type="dxa"/>
          </w:tcPr>
          <w:p w14:paraId="7464DFF3" w14:textId="39FA201A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arter&lt;/Author&gt;&lt;Year&gt;2002&lt;/Year&gt;&lt;RecNum&gt;26879&lt;/RecNum&gt;&lt;DisplayText&gt;(Carter 2002)&lt;/DisplayText&gt;&lt;record&gt;&lt;rec-number&gt;26879&lt;/rec-number&gt;&lt;foreign-keys&gt;&lt;key app="EN" db-id="pvzaf0095dsewuerdv2xfpw9va0ttx9z2x9d" timestamp="1630922490" guid="f7d53062-9e7a-4c3a-be65-fb483a2f6feb"&gt;26879&lt;/key&gt;&lt;/foreign-keys&gt;&lt;ref-type name="Journal Article"&gt;17&lt;/ref-type&gt;&lt;contributors&gt;&lt;authors&gt;&lt;author&gt;Carter, Marion W.&lt;/author&gt;&lt;/authors&gt;&lt;/contributors&gt;&lt;auth-address&gt;Carter, Marion W., Princeton U Office of Population Research, 200 Wallace Hall, Princeton, NJ, US, 08544&lt;/auth-address&gt;&lt;titles&gt;&lt;title&gt;&amp;apos;Because he loves me&amp;apos;: Husbands&amp;apos; involvement in maternal health in Guatemala&lt;/title&gt;&lt;secondary-title&gt;Culture, Health &amp;amp; Sexuality&lt;/secondary-title&gt;&lt;/titles&gt;&lt;periodical&gt;&lt;full-title&gt;Culture, Health &amp;amp; Sexuality&lt;/full-title&gt;&lt;/periodical&gt;&lt;pages&gt;259-279&lt;/pages&gt;&lt;volume&gt;4&lt;/volume&gt;&lt;number&gt;3&lt;/number&gt;&lt;keywords&gt;&lt;keyword&gt;male involvement&lt;/keyword&gt;&lt;keyword&gt;maternal health&lt;/keyword&gt;&lt;keyword&gt;husband involvement&lt;/keyword&gt;&lt;keyword&gt;pregnancy-related advice &amp;amp; assistance&lt;/keyword&gt;&lt;keyword&gt;Assistance (Social Behavior)&lt;/keyword&gt;&lt;keyword&gt;Health&lt;/keyword&gt;&lt;keyword&gt;Husbands&lt;/keyword&gt;&lt;keyword&gt;Involvement&lt;/keyword&gt;&lt;keyword&gt;Pregnancy&lt;/keyword&gt;&lt;/keywords&gt;&lt;dates&gt;&lt;year&gt;2002&lt;/year&gt;&lt;/dates&gt;&lt;publisher&gt;Taylor &amp;amp; Francis&lt;/publisher&gt;&lt;isbn&gt;1369-1058; 1464-5351&lt;/isbn&gt;&lt;accession-num&gt;2002-15234-001&lt;/accession-num&gt;&lt;urls&gt;&lt;related-urls&gt;&lt;url&gt;http://search.ebscohost.com/login.aspx?direct=true&amp;amp;db=psyh&amp;amp;AN=2002-15234-001&amp;amp;site=ehost-live; mwcarter@opr.princeton.edu; https://www.tandfonline.com/doi/abs/10.1080/13691050110112784&lt;/url&gt;&lt;/related-urls&gt;&lt;/urls&gt;&lt;electronic-resource-num&gt;10.1080/13691050110112784&lt;/electronic-resource-num&gt;&lt;remote-database-name&gt;psyh&lt;/remote-database-name&gt;&lt;remote-database-provider&gt;EBSCOhost&lt;/remote-database-provider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arter 2002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5CF05799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GUATEMALA</w:t>
            </w:r>
          </w:p>
        </w:tc>
        <w:tc>
          <w:tcPr>
            <w:tcW w:w="4725" w:type="dxa"/>
          </w:tcPr>
          <w:p w14:paraId="0B5D7F32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'Because he loves me': Husbands' involvement in maternal health in Guatemala</w:t>
            </w:r>
          </w:p>
        </w:tc>
        <w:tc>
          <w:tcPr>
            <w:tcW w:w="4725" w:type="dxa"/>
          </w:tcPr>
          <w:p w14:paraId="1CE5693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337BF6BD" w14:textId="77777777" w:rsidTr="00AA69E4">
        <w:trPr>
          <w:trHeight w:val="270"/>
        </w:trPr>
        <w:tc>
          <w:tcPr>
            <w:tcW w:w="4724" w:type="dxa"/>
          </w:tcPr>
          <w:p w14:paraId="2560D593" w14:textId="72B7338A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lastRenderedPageBreak/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handler&lt;/Author&gt;&lt;Year&gt;1997&lt;/Year&gt;&lt;RecNum&gt;26945&lt;/RecNum&gt;&lt;DisplayText&gt;(Chandler and Field 1997)&lt;/DisplayText&gt;&lt;record&gt;&lt;rec-number&gt;26945&lt;/rec-number&gt;&lt;foreign-keys&gt;&lt;key app="EN" db-id="pvzaf0095dsewuerdv2xfpw9va0ttx9z2x9d" timestamp="1630922624" guid="a8a92cf8-d96b-4c42-8c3f-dfa059612427"&gt;26945&lt;/key&gt;&lt;/foreign-keys&gt;&lt;ref-type name="Journal Article"&gt;17&lt;/ref-type&gt;&lt;contributors&gt;&lt;authors&gt;&lt;author&gt;Chandler, Susan.,&lt;/author&gt;&lt;author&gt;Field, Peggy Anne. &lt;/author&gt;&lt;/authors&gt;&lt;/contributors&gt;&lt;titles&gt;&lt;title&gt;Becoming a father: First</w:instrText>
            </w:r>
            <w:r w:rsidR="00082F44">
              <w:rPr>
                <w:rFonts w:ascii="Cambria Math" w:hAnsi="Cambria Math" w:cs="Cambria Math"/>
                <w:b/>
                <w:color w:val="000000" w:themeColor="text1"/>
              </w:rPr>
              <w:instrText>‐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>time fathers&amp;apos; experience of labor and delivery&lt;/title&gt;&lt;secondary-title&gt;Nursing and Midwifery&lt;/secondary-title&gt;&lt;/titles&gt;&lt;periodical&gt;&lt;full-title&gt;Nursing and Midwifery&lt;/full-title&gt;&lt;/periodical&gt;&lt;pages&gt;17-24&lt;/pages&gt;&lt;volume&gt;42&lt;/volume&gt;&lt;number&gt;1&lt;/number&gt;&lt;dates&gt;&lt;year&gt;1997&lt;/year&gt;&lt;/dates&gt;&lt;isbn&gt;0091-2182&lt;/isbn&gt;&lt;urls&gt;&lt;related-urls&gt;&lt;url&gt;&lt;style face="underline" font="default" size="100%"&gt;https://ac.els-cdn.com/S0091218296000675/1-s2.0-S0091218296000675-main.pdf?_tid=172039ce-7af0-439b-96f4-6908eb8ba072&amp;amp;acdnat=1550026627_4fb2cf7c451a9fe90275c057d8d35c7a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handler and Field 199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0EEE2A91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CANADA</w:t>
            </w:r>
          </w:p>
        </w:tc>
        <w:tc>
          <w:tcPr>
            <w:tcW w:w="4725" w:type="dxa"/>
          </w:tcPr>
          <w:p w14:paraId="61E3BF0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Becoming a father: First</w:t>
            </w:r>
            <w:r w:rsidRPr="00465A24">
              <w:rPr>
                <w:rFonts w:ascii="Cambria Math" w:hAnsi="Cambria Math" w:cs="Cambria Math"/>
                <w:color w:val="000000" w:themeColor="text1"/>
              </w:rPr>
              <w:t>‐</w:t>
            </w:r>
            <w:r w:rsidRPr="00465A24">
              <w:rPr>
                <w:rFonts w:ascii="Arial" w:hAnsi="Arial" w:cs="Arial"/>
                <w:color w:val="000000" w:themeColor="text1"/>
              </w:rPr>
              <w:t>time fathers' experience of labour and delivery</w:t>
            </w:r>
          </w:p>
        </w:tc>
        <w:tc>
          <w:tcPr>
            <w:tcW w:w="4725" w:type="dxa"/>
          </w:tcPr>
          <w:p w14:paraId="7925A01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0A9154D" w14:textId="77777777" w:rsidTr="00AA69E4">
        <w:trPr>
          <w:trHeight w:val="285"/>
        </w:trPr>
        <w:tc>
          <w:tcPr>
            <w:tcW w:w="4724" w:type="dxa"/>
          </w:tcPr>
          <w:p w14:paraId="35B57CB7" w14:textId="5089CCC9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DaGFuZzwvQXV0aG9yPjxZZWFyPjIwMDY8L1llYXI+PFJl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DaGFuZzwvQXV0aG9yPjxZZWFyPjIwMDY8L1llYXI+PFJl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hang, McNamara et al. 200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E7E39F9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1B82AF7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Identifying risk drinking in expectant fathers</w:t>
            </w:r>
          </w:p>
        </w:tc>
        <w:tc>
          <w:tcPr>
            <w:tcW w:w="4725" w:type="dxa"/>
          </w:tcPr>
          <w:p w14:paraId="7F934AC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47DCA149" w14:textId="77777777" w:rsidTr="00AA69E4">
        <w:trPr>
          <w:trHeight w:val="255"/>
        </w:trPr>
        <w:tc>
          <w:tcPr>
            <w:tcW w:w="4724" w:type="dxa"/>
          </w:tcPr>
          <w:p w14:paraId="01A316CC" w14:textId="4C506F2F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linton&lt;/Author&gt;&lt;Year&gt;1986&lt;/Year&gt;&lt;RecNum&gt;26876&lt;/RecNum&gt;&lt;DisplayText&gt;(Clinton 1986)&lt;/DisplayText&gt;&lt;record&gt;&lt;rec-number&gt;26876&lt;/rec-number&gt;&lt;foreign-keys&gt;&lt;key app="EN" db-id="pvzaf0095dsewuerdv2xfpw9va0ttx9z2x9d" timestamp="1630922483" guid="8a840bae-3102-450e-b467-b04fad6df855"&gt;26876&lt;/key&gt;&lt;/foreign-keys&gt;&lt;ref-type name="Journal Article"&gt;17&lt;/ref-type&gt;&lt;contributors&gt;&lt;authors&gt;&lt;author&gt;Clinton, Jacqueline F.&lt;/author&gt;&lt;/authors&gt;&lt;/contributors&gt;&lt;titles&gt;&lt;title&gt;Expectant fathers at risk for couvade&lt;/title&gt;&lt;secondary-title&gt;Nursing Research&lt;/secondary-title&gt;&lt;/titles&gt;&lt;periodical&gt;&lt;full-title&gt;Nursing research&lt;/full-title&gt;&lt;/periodical&gt;&lt;pages&gt;290-295&lt;/pages&gt;&lt;volume&gt;35&lt;/volume&gt;&lt;number&gt;5&lt;/number&gt;&lt;keywords&gt;&lt;keyword&gt;physical &amp;amp; emotional health&lt;/keyword&gt;&lt;keyword&gt;18–44 yr old expectant fathers at risk for couvade syndrome&lt;/keyword&gt;&lt;keyword&gt;Emotions&lt;/keyword&gt;&lt;keyword&gt;Fathers&lt;/keyword&gt;&lt;keyword&gt;Female&lt;/keyword&gt;&lt;keyword&gt;Health&lt;/keyword&gt;&lt;keyword&gt;Humans&lt;/keyword&gt;&lt;keyword&gt;Male&lt;/keyword&gt;&lt;keyword&gt;Postpartum Period&lt;/keyword&gt;&lt;keyword&gt;Pregnancy&lt;/keyword&gt;&lt;keyword&gt;Risk&lt;/keyword&gt;&lt;keyword&gt;Expectant Fathers&lt;/keyword&gt;&lt;keyword&gt;Mental Health&lt;/keyword&gt;&lt;keyword&gt;Adjustment&lt;/keyword&gt;&lt;keyword&gt;At Risk Populations&lt;/keyword&gt;&lt;keyword&gt;Syndromes&lt;/keyword&gt;&lt;/keywords&gt;&lt;dates&gt;&lt;year&gt;1986&lt;/year&gt;&lt;/dates&gt;&lt;publisher&gt;Lippincott Williams &amp;amp; Wilkins&lt;/publisher&gt;&lt;isbn&gt;0029-6562; 1538-9847&lt;/isbn&gt;&lt;accession-num&gt;1988-04193-001&lt;/accession-num&gt;&lt;urls&gt;&lt;related-urls&gt;&lt;url&gt;http://search.ebscohost.com/login.aspx?direct=true&amp;amp;db=psyh&amp;amp;AN=1988-04193-001&amp;amp;site=ehost-live&lt;/url&gt;&lt;/related-urls&gt;&lt;/urls&gt;&lt;electronic-resource-num&gt;10.1097/00006199-198609000-00007&lt;/electronic-resource-num&gt;&lt;remote-database-name&gt;psyh&lt;/remote-database-name&gt;&lt;remote-database-provider&gt;EBSCOhost&lt;/remote-database-provider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linton 198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68AE523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029429F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athers at risk for couvade</w:t>
            </w:r>
          </w:p>
        </w:tc>
        <w:tc>
          <w:tcPr>
            <w:tcW w:w="4725" w:type="dxa"/>
          </w:tcPr>
          <w:p w14:paraId="091A0FC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2311AF25" w14:textId="77777777" w:rsidTr="00AA69E4">
        <w:trPr>
          <w:trHeight w:val="270"/>
        </w:trPr>
        <w:tc>
          <w:tcPr>
            <w:tcW w:w="4724" w:type="dxa"/>
          </w:tcPr>
          <w:p w14:paraId="76244360" w14:textId="075030C5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DbGludG9uPC9BdXRob3I+PFllYXI+MTk4NzwvWWVhcj48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DbGludG9uPC9BdXRob3I+PFllYXI+MTk4NzwvWWVhcj48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linton 198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6839B0EF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0845B2C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hysical and emotional responses of expectant fathers throughout pregnancy and the early postpartum period</w:t>
            </w:r>
          </w:p>
        </w:tc>
        <w:tc>
          <w:tcPr>
            <w:tcW w:w="4725" w:type="dxa"/>
          </w:tcPr>
          <w:p w14:paraId="74E8D3C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EF9DFAE" w14:textId="77777777" w:rsidTr="00AA69E4">
        <w:trPr>
          <w:trHeight w:val="240"/>
        </w:trPr>
        <w:tc>
          <w:tcPr>
            <w:tcW w:w="4724" w:type="dxa"/>
          </w:tcPr>
          <w:p w14:paraId="7878F248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</w:p>
          <w:p w14:paraId="52F3BE2C" w14:textId="1880386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ook&lt;/Author&gt;&lt;Year&gt;2000&lt;/Year&gt;&lt;RecNum&gt;26681&lt;/RecNum&gt;&lt;DisplayText&gt;(Cook 2000)&lt;/DisplayText&gt;&lt;record&gt;&lt;rec-number&gt;26681&lt;/rec-number&gt;&lt;foreign-keys&gt;&lt;key app="EN" db-id="pvzaf0095dsewuerdv2xfpw9va0ttx9z2x9d" timestamp="1630921717" guid="617096de-51fa-4fed-bf5d-169b88791a55"&gt;26681&lt;/key&gt;&lt;/foreign-keys&gt;&lt;ref-type name="Thesis"&gt;32&lt;/ref-type&gt;&lt;contributors&gt;&lt;authors&gt;&lt;author&gt;Cook, Melissa&lt;/author&gt;&lt;/authors&gt;&lt;/contributors&gt;&lt;titles&gt;&lt;title&gt;Mothers&amp;apos; and fathers&amp;apos; distress following childbirth: a discursive interactional perspective&lt;/title&gt;&lt;/titles&gt;&lt;dates&gt;&lt;year&gt;2000&lt;/year&gt;&lt;/dates&gt;&lt;publisher&gt;University of East London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ook 200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6BD38E4D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UK</w:t>
            </w:r>
          </w:p>
        </w:tc>
        <w:tc>
          <w:tcPr>
            <w:tcW w:w="4725" w:type="dxa"/>
          </w:tcPr>
          <w:p w14:paraId="2E07048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</w:p>
          <w:p w14:paraId="5E457FE4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others' and fathers' distress following childbirth: a discursive interactional perspective</w:t>
            </w:r>
          </w:p>
        </w:tc>
        <w:tc>
          <w:tcPr>
            <w:tcW w:w="4725" w:type="dxa"/>
          </w:tcPr>
          <w:p w14:paraId="2B48274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</w:p>
          <w:p w14:paraId="0A183D7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6C4AD2D1" w14:textId="77777777" w:rsidTr="00AA69E4">
        <w:trPr>
          <w:trHeight w:val="225"/>
        </w:trPr>
        <w:tc>
          <w:tcPr>
            <w:tcW w:w="4724" w:type="dxa"/>
          </w:tcPr>
          <w:p w14:paraId="330708ED" w14:textId="58701D8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ôté-Arsenault&lt;/Author&gt;&lt;Year&gt;2016&lt;/Year&gt;&lt;RecNum&gt;26946&lt;/RecNum&gt;&lt;DisplayText&gt;(Côté-Arsenault 2016)&lt;/DisplayText&gt;&lt;record&gt;&lt;rec-number&gt;26946&lt;/rec-number&gt;&lt;foreign-keys&gt;&lt;key app="EN" db-id="pvzaf0095dsewuerdv2xfpw9va0ttx9z2x9d" timestamp="1630922629" guid="ab3e507a-e6b9-4ef6-909e-1946c202a40f"&gt;26946&lt;/key&gt;&lt;/foreign-keys&gt;&lt;ref-type name="Journal Article"&gt;17&lt;/ref-type&gt;&lt;contributors&gt;&lt;authors&gt;&lt;author&gt;Côté-Arsenault, D., Denney-Koelsch, E.&lt;/author&gt;&lt;/authors&gt;&lt;/contributors&gt;&lt;titles&gt;&lt;title&gt;“Have no regrets:” Parents’ experiences and developmental tasks in pregnancy with a lethal fetal diagnosis&lt;/title&gt;&lt;secondary-title&gt;Social Science and Medicine&lt;/secondary-title&gt;&lt;/titles&gt;&lt;periodical&gt;&lt;full-title&gt;Social Science and Medicine&lt;/full-title&gt;&lt;/periodical&gt;&lt;pages&gt;100-109&lt;/pages&gt;&lt;volume&gt;154&lt;/volume&gt;&lt;dates&gt;&lt;year&gt;2016&lt;/year&gt;&lt;/dates&gt;&lt;work-type&gt;Article&lt;/work-type&gt;&lt;urls&gt;&lt;related-urls&gt;&lt;url&gt;&lt;style face="underline" font="default" size="100%"&gt;https://www.scopus.com/inward/record.uri?eid=2-s2.0-84987993814&amp;amp;doi=10.1016%2fj.socscimed.2016.02.033&amp;amp;partnerID=40&amp;amp;md5=44570d86fd6d496721e6184e23038606; https://ac.els-cdn.com/S0277953616300880/1-s2.0-S0277953616300880-main.pdf?_tid=885bb9ea-ec13-43af-a33f-1eda9b39ef0a&amp;amp;acdnat=1549944211_c05537159e20eefad9cdf4e8db2d35fb&lt;/style&gt;&lt;/url&gt;&lt;/related-urls&gt;&lt;/urls&gt;&lt;electronic-resource-num&gt;10.1016/j.socscimed.2016.02.033&lt;/electronic-resource-num&gt;&lt;remote-database-name&gt;Scopus&lt;/remote-database-name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ôté-Arsenault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2FEE4976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USA</w:t>
            </w:r>
          </w:p>
        </w:tc>
        <w:tc>
          <w:tcPr>
            <w:tcW w:w="4725" w:type="dxa"/>
          </w:tcPr>
          <w:p w14:paraId="6384F3C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Have no regrets:” Parents’ experiences and developmental tasks in pregnancy with a lethal </w:t>
            </w:r>
            <w:proofErr w:type="spellStart"/>
            <w:r w:rsidRPr="00465A24">
              <w:rPr>
                <w:rFonts w:ascii="Arial" w:hAnsi="Arial" w:cs="Arial"/>
                <w:color w:val="000000" w:themeColor="text1"/>
              </w:rPr>
              <w:t>fetal</w:t>
            </w:r>
            <w:proofErr w:type="spellEnd"/>
            <w:r w:rsidRPr="00465A24">
              <w:rPr>
                <w:rFonts w:ascii="Arial" w:hAnsi="Arial" w:cs="Arial"/>
                <w:color w:val="000000" w:themeColor="text1"/>
              </w:rPr>
              <w:t xml:space="preserve"> diagnosis</w:t>
            </w:r>
          </w:p>
        </w:tc>
        <w:tc>
          <w:tcPr>
            <w:tcW w:w="4725" w:type="dxa"/>
          </w:tcPr>
          <w:p w14:paraId="7E89172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0158582D" w14:textId="77777777" w:rsidTr="00AA69E4">
        <w:trPr>
          <w:trHeight w:val="285"/>
        </w:trPr>
        <w:tc>
          <w:tcPr>
            <w:tcW w:w="4724" w:type="dxa"/>
          </w:tcPr>
          <w:p w14:paraId="0D86820E" w14:textId="46E98A8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Cronenwett&lt;/Author&gt;&lt;Year&gt;1974&lt;/Year&gt;&lt;RecNum&gt;26924&lt;/RecNum&gt;&lt;DisplayText&gt;(Cronenwett 1974)&lt;/DisplayText&gt;&lt;record&gt;&lt;rec-number&gt;26924&lt;/rec-number&gt;&lt;foreign-keys&gt;&lt;key app="EN" db-id="pvzaf0095dsewuerdv2xfpw9va0ttx9z2x9d" timestamp="1630922559" guid="21f068d1-d199-4efb-b8a9-911c710b71ce"&gt;26924&lt;/key&gt;&lt;/foreign-keys&gt;&lt;ref-type name="Journal Article"&gt;17&lt;/ref-type&gt;&lt;contributors&gt;&lt;authors&gt;&lt;author&gt;Cronenwett, Linda R., Newmark, Lucy L. &lt;/author&gt;&lt;/authors&gt;&lt;/contributors&gt;&lt;titles&gt;&lt;title&gt;Fathers&amp;apos; responses to childbirth&lt;/title&gt;&lt;secondary-title&gt;Nursing research&lt;/secondary-title&gt;&lt;/titles&gt;&lt;periodical&gt;&lt;full-title&gt;Nursing research&lt;/full-title&gt;&lt;/periodical&gt;&lt;dates&gt;&lt;year&gt;1974&lt;/year&gt;&lt;/dates&gt;&lt;isbn&gt;1538-9847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Cronenwett 1974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7C381CBD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USA</w:t>
            </w:r>
          </w:p>
        </w:tc>
        <w:tc>
          <w:tcPr>
            <w:tcW w:w="4725" w:type="dxa"/>
          </w:tcPr>
          <w:p w14:paraId="0FB36DB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' responses to childbirth</w:t>
            </w:r>
          </w:p>
        </w:tc>
        <w:tc>
          <w:tcPr>
            <w:tcW w:w="4725" w:type="dxa"/>
          </w:tcPr>
          <w:p w14:paraId="718473B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8EF3658" w14:textId="77777777" w:rsidTr="00AA69E4">
        <w:trPr>
          <w:trHeight w:val="225"/>
        </w:trPr>
        <w:tc>
          <w:tcPr>
            <w:tcW w:w="4724" w:type="dxa"/>
          </w:tcPr>
          <w:p w14:paraId="353B736A" w14:textId="4BF51EA0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Dalton&lt;/Author&gt;&lt;Year&gt;2000&lt;/Year&gt;&lt;RecNum&gt;26935&lt;/RecNum&gt;&lt;DisplayText&gt;(Dalton 2000)&lt;/DisplayText&gt;&lt;record&gt;&lt;rec-number&gt;26935&lt;/rec-number&gt;&lt;foreign-keys&gt;&lt;key app="EN" db-id="pvzaf0095dsewuerdv2xfpw9va0ttx9z2x9d" timestamp="1630922577" guid="5a97d5c4-013e-4e57-83ff-676b5d81b692"&gt;26935&lt;/key&gt;&lt;/foreign-keys&gt;&lt;ref-type name="Thesis"&gt;32&lt;/ref-type&gt;&lt;contributors&gt;&lt;authors&gt;&lt;author&gt;Dalton, Louise Jane.&lt;/author&gt;&lt;/authors&gt;&lt;/contributors&gt;&lt;titles&gt;&lt;title&gt;Fathers&amp;apos; expectations and experiences of childbirth: implications for postnatal adjustment&lt;/title&gt;&lt;/titles&gt;&lt;dates&gt;&lt;year&gt;2000&lt;/year&gt;&lt;/dates&gt;&lt;publisher&gt;Open University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Dalton 200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44C784C6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UK</w:t>
            </w:r>
          </w:p>
        </w:tc>
        <w:tc>
          <w:tcPr>
            <w:tcW w:w="4725" w:type="dxa"/>
          </w:tcPr>
          <w:p w14:paraId="353D680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' expectations and experiences of childbirth: implications for postnatal adjustment</w:t>
            </w:r>
          </w:p>
        </w:tc>
        <w:tc>
          <w:tcPr>
            <w:tcW w:w="4725" w:type="dxa"/>
          </w:tcPr>
          <w:p w14:paraId="0FCD7AD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33E47F39" w14:textId="77777777" w:rsidTr="00AA69E4">
        <w:trPr>
          <w:trHeight w:val="255"/>
        </w:trPr>
        <w:tc>
          <w:tcPr>
            <w:tcW w:w="4724" w:type="dxa"/>
          </w:tcPr>
          <w:p w14:paraId="6C04A170" w14:textId="4A71BCA5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EYW5lcmVrPC9BdXRob3I+PFllYXI+MjAwODwvWWVhcj48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EYW5lcmVrPC9BdXRob3I+PFllYXI+MjAwODwvWWVhcj48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Danerek 2008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08B22CDE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SWEDEN</w:t>
            </w:r>
          </w:p>
        </w:tc>
        <w:tc>
          <w:tcPr>
            <w:tcW w:w="4725" w:type="dxa"/>
          </w:tcPr>
          <w:p w14:paraId="366FF8C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 theoretical model of parents' experiences of threat of preterm birth in Sweden</w:t>
            </w:r>
          </w:p>
        </w:tc>
        <w:tc>
          <w:tcPr>
            <w:tcW w:w="4725" w:type="dxa"/>
          </w:tcPr>
          <w:p w14:paraId="00A7794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2CA64156" w14:textId="77777777" w:rsidTr="00AA69E4">
        <w:trPr>
          <w:trHeight w:val="255"/>
        </w:trPr>
        <w:tc>
          <w:tcPr>
            <w:tcW w:w="4724" w:type="dxa"/>
          </w:tcPr>
          <w:p w14:paraId="5FF16CCC" w14:textId="13D0B3ED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Dayton&lt;/Author&gt;&lt;Year&gt;2016&lt;/Year&gt;&lt;RecNum&gt;26955&lt;/RecNum&gt;&lt;DisplayText&gt;(Dayton, Goletz et al. 2016)&lt;/DisplayText&gt;&lt;record&gt;&lt;rec-number&gt;26955&lt;/rec-number&gt;&lt;foreign-keys&gt;&lt;key app="EN" db-id="pvzaf0095dsewuerdv2xfpw9va0ttx9z2x9d" timestamp="1630922648" guid="dd604c33-f05c-41a4-b9ee-ef6cfcbeb365"&gt;26955&lt;/key&gt;&lt;/foreign-keys&gt;&lt;ref-type name="Journal Article"&gt;17&lt;/ref-type&gt;&lt;contributors&gt;&lt;authors&gt;&lt;author&gt;Dayton, Carolyn Joy., Buczkowski, Raelynn., Muzik, Maria.,&lt;/author&gt;&lt;author&gt;Goletz, Jessica.,&lt;/author&gt;&lt;author&gt;Hicks, Laurel.,&lt;/author&gt;&lt;author&gt;Walsh, Tova B.,&lt;/author&gt;&lt;author&gt;Bocknek, Erika L. &lt;/author&gt;&lt;/authors&gt;&lt;/contributors&gt;&lt;titles&gt;&lt;title&gt;Expectant fathers’ beliefs and expectations about fathering as they prepare to parent a new infant&lt;/title&gt;&lt;secondary-title&gt;Social Work Research&lt;/secondary-title&gt;&lt;/titles&gt;&lt;periodical&gt;&lt;full-title&gt;Social Work Research&lt;/full-title&gt;&lt;/periodical&gt;&lt;pages&gt;1-11&lt;/pages&gt;&lt;dates&gt;&lt;year&gt;2016&lt;/year&gt;&lt;/dates&gt;&lt;isbn&gt;1070-5309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Dayton, Goletz et al.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4BE7B134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1285E70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athers’ beliefs and expectations about fathering as they prepare to parent a new infant</w:t>
            </w:r>
          </w:p>
        </w:tc>
        <w:tc>
          <w:tcPr>
            <w:tcW w:w="4725" w:type="dxa"/>
          </w:tcPr>
          <w:p w14:paraId="35FC571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18FD5ADB" w14:textId="77777777" w:rsidTr="00AA69E4">
        <w:trPr>
          <w:trHeight w:val="255"/>
        </w:trPr>
        <w:tc>
          <w:tcPr>
            <w:tcW w:w="4724" w:type="dxa"/>
          </w:tcPr>
          <w:p w14:paraId="01253F43" w14:textId="549F9DA3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lastRenderedPageBreak/>
              <w:fldChar w:fldCharType="begin">
                <w:fldData xml:space="preserve">PEVuZE5vdGU+PENpdGU+PEF1dGhvcj5EaXZuZXk8L0F1dGhvcj48WWVhcj4yMDE2PC9ZZWFyPjxS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EaXZuZXk8L0F1dGhvcj48WWVhcj4yMDE2PC9ZZWFyPjxS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Divney and Gordon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CF8979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37DCB382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Stress and </w:t>
            </w:r>
            <w:proofErr w:type="spellStart"/>
            <w:r w:rsidRPr="00465A24">
              <w:rPr>
                <w:rFonts w:ascii="Arial" w:hAnsi="Arial" w:cs="Arial"/>
                <w:color w:val="000000" w:themeColor="text1"/>
              </w:rPr>
              <w:t>behavioral</w:t>
            </w:r>
            <w:proofErr w:type="spellEnd"/>
            <w:r w:rsidRPr="00465A24">
              <w:rPr>
                <w:rFonts w:ascii="Arial" w:hAnsi="Arial" w:cs="Arial"/>
                <w:color w:val="000000" w:themeColor="text1"/>
              </w:rPr>
              <w:t xml:space="preserve"> risk among young expectant couples</w:t>
            </w:r>
          </w:p>
        </w:tc>
        <w:tc>
          <w:tcPr>
            <w:tcW w:w="4725" w:type="dxa"/>
          </w:tcPr>
          <w:p w14:paraId="28DF48E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09DCECFE" w14:textId="77777777" w:rsidTr="00AA69E4">
        <w:trPr>
          <w:trHeight w:val="255"/>
        </w:trPr>
        <w:tc>
          <w:tcPr>
            <w:tcW w:w="4724" w:type="dxa"/>
          </w:tcPr>
          <w:p w14:paraId="4A934439" w14:textId="37C900B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Etheridge&lt;/Author&gt;&lt;Year&gt;2014&lt;/Year&gt;&lt;RecNum&gt;26682&lt;/RecNum&gt;&lt;DisplayText&gt;(Etheridge 2014)&lt;/DisplayText&gt;&lt;record&gt;&lt;rec-number&gt;26682&lt;/rec-number&gt;&lt;foreign-keys&gt;&lt;key app="EN" db-id="pvzaf0095dsewuerdv2xfpw9va0ttx9z2x9d" timestamp="1630921742" guid="d7c13abc-8d7f-471b-8060-36327f55cc4e"&gt;26682&lt;/key&gt;&lt;/foreign-keys&gt;&lt;ref-type name="Thesis"&gt;32&lt;/ref-type&gt;&lt;contributors&gt;&lt;authors&gt;&lt;author&gt;Etheridge, Jody&lt;/author&gt;&lt;/authors&gt;&lt;/contributors&gt;&lt;titles&gt;&lt;title&gt;The experiences of fathers who found childbirth traumatic&lt;/title&gt;&lt;/titles&gt;&lt;dates&gt;&lt;year&gt;2014&lt;/year&gt;&lt;/dates&gt;&lt;publisher&gt;University of Liverpool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Etheridge 2014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EAD0F2F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202C34B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experiences of fathers who found childbirth traumatic</w:t>
            </w:r>
          </w:p>
        </w:tc>
        <w:tc>
          <w:tcPr>
            <w:tcW w:w="4725" w:type="dxa"/>
          </w:tcPr>
          <w:p w14:paraId="5AEE7A7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3B366994" w14:textId="77777777" w:rsidTr="00AA69E4">
        <w:trPr>
          <w:trHeight w:val="240"/>
        </w:trPr>
        <w:tc>
          <w:tcPr>
            <w:tcW w:w="4724" w:type="dxa"/>
          </w:tcPr>
          <w:p w14:paraId="7B7C83DE" w14:textId="4BE5F5D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Ferguson&lt;/Author&gt;&lt;Year&gt;2015&lt;/Year&gt;&lt;RecNum&gt;26938&lt;/RecNum&gt;&lt;DisplayText&gt;(Ferguson and Gates 2015)&lt;/DisplayText&gt;&lt;record&gt;&lt;rec-number&gt;26938&lt;/rec-number&gt;&lt;foreign-keys&gt;&lt;key app="EN" db-id="pvzaf0095dsewuerdv2xfpw9va0ttx9z2x9d" timestamp="1630922602" guid="6f84f933-d73c-4407-baab-254a8988da0e"&gt;26938&lt;/key&gt;&lt;/foreign-keys&gt;&lt;ref-type name="Journal Article"&gt;17&lt;/ref-type&gt;&lt;contributors&gt;&lt;authors&gt;&lt;author&gt;Ferguson, Harry.,&lt;/author&gt;&lt;author&gt;Gates, Peter.&lt;/author&gt;&lt;/authors&gt;&lt;/contributors&gt;&lt;titles&gt;&lt;title&gt;Early intervention and holistic, relationship</w:instrText>
            </w:r>
            <w:r w:rsidR="00082F44">
              <w:rPr>
                <w:rFonts w:ascii="Cambria Math" w:hAnsi="Cambria Math" w:cs="Cambria Math"/>
                <w:b/>
                <w:color w:val="000000" w:themeColor="text1"/>
              </w:rPr>
              <w:instrText>‐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>based practice with fathers: evidence from the work of the F amily N urse P artnership&lt;/title&gt;&lt;secondary-title&gt;Child, Family and Social Work&lt;/secondary-title&gt;&lt;/titles&gt;&lt;periodical&gt;&lt;full-title&gt;Child, Family and Social Work&lt;/full-title&gt;&lt;/periodical&gt;&lt;pages&gt;96-105&lt;/pages&gt;&lt;volume&gt;20&lt;/volume&gt;&lt;number&gt;1&lt;/number&gt;&lt;dates&gt;&lt;year&gt;2015&lt;/year&gt;&lt;/dates&gt;&lt;isbn&gt;1356-7500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Ferguson and Gates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2DBD34E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76465AA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arly intervention and holistic, relationship</w:t>
            </w:r>
            <w:r w:rsidRPr="00465A24">
              <w:rPr>
                <w:rFonts w:ascii="Cambria Math" w:hAnsi="Cambria Math" w:cs="Cambria Math"/>
                <w:color w:val="000000" w:themeColor="text1"/>
              </w:rPr>
              <w:t>‐</w:t>
            </w:r>
            <w:r w:rsidRPr="00465A24">
              <w:rPr>
                <w:rFonts w:ascii="Arial" w:hAnsi="Arial" w:cs="Arial"/>
                <w:color w:val="000000" w:themeColor="text1"/>
              </w:rPr>
              <w:t>based practice with fathers: evidence from the work of the Family Nurse Partnership</w:t>
            </w:r>
          </w:p>
        </w:tc>
        <w:tc>
          <w:tcPr>
            <w:tcW w:w="4725" w:type="dxa"/>
          </w:tcPr>
          <w:p w14:paraId="0411D574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35C653A2" w14:textId="77777777" w:rsidTr="00AA69E4">
        <w:trPr>
          <w:trHeight w:val="270"/>
        </w:trPr>
        <w:tc>
          <w:tcPr>
            <w:tcW w:w="4724" w:type="dxa"/>
          </w:tcPr>
          <w:p w14:paraId="317D3393" w14:textId="19198B8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Finnbogadóttir&lt;/Author&gt;&lt;Year&gt;2003&lt;/Year&gt;&lt;RecNum&gt;26960&lt;/RecNum&gt;&lt;DisplayText&gt;(Finnbogadóttir and Svalenius 2003)&lt;/DisplayText&gt;&lt;record&gt;&lt;rec-number&gt;26960&lt;/rec-number&gt;&lt;foreign-keys&gt;&lt;key app="EN" db-id="pvzaf0095dsewuerdv2xfpw9va0ttx9z2x9d" timestamp="1630922662" guid="7bd7a325-2c2a-471b-91a2-c9b620094b76"&gt;26960&lt;/key&gt;&lt;/foreign-keys&gt;&lt;ref-type name="Journal Article"&gt;17&lt;/ref-type&gt;&lt;contributors&gt;&lt;authors&gt;&lt;author&gt;Finnbogadóttir, Hafrún.,&lt;/author&gt;&lt;author&gt;Svalenius, Elizabeth Crang., Persson, Eva K. &lt;/author&gt;&lt;/authors&gt;&lt;/contributors&gt;&lt;titles&gt;&lt;title&gt;Expectant first-time fathers’ experiences of pregnancy&lt;/title&gt;&lt;secondary-title&gt;Midwifery&lt;/secondary-title&gt;&lt;/titles&gt;&lt;periodical&gt;&lt;full-title&gt;Midwifery&lt;/full-title&gt;&lt;/periodical&gt;&lt;pages&gt;96-105&lt;/pages&gt;&lt;volume&gt;19&lt;/volume&gt;&lt;number&gt;2&lt;/number&gt;&lt;dates&gt;&lt;year&gt;2003&lt;/year&gt;&lt;/dates&gt;&lt;isbn&gt;0266-6138&lt;/isbn&gt;&lt;urls&gt;&lt;related-urls&gt;&lt;url&gt;&lt;style face="underline" font="default" size="100%"&gt;https://ac.els-cdn.com/S0266613803000032/1-s2.0-S0266613803000032-main.pdf?_tid=a162e4e6-1f1e-4b79-87d5-7e8124aaa647&amp;amp;acdnat=1550026406_56767aae07db0f7f87f0e36e59174ff5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Finnbogadóttir and Svalenius 2003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B305BF4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7944796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irst-time fathers’ experiences of pregnancy</w:t>
            </w:r>
          </w:p>
        </w:tc>
        <w:tc>
          <w:tcPr>
            <w:tcW w:w="4725" w:type="dxa"/>
          </w:tcPr>
          <w:p w14:paraId="52F2557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BE1AF8D" w14:textId="77777777" w:rsidTr="00AA69E4">
        <w:trPr>
          <w:trHeight w:val="240"/>
        </w:trPr>
        <w:tc>
          <w:tcPr>
            <w:tcW w:w="4724" w:type="dxa"/>
          </w:tcPr>
          <w:p w14:paraId="148342AC" w14:textId="62E7EC29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Frost&lt;/Author&gt;&lt;Year&gt;1997&lt;/Year&gt;&lt;RecNum&gt;26927&lt;/RecNum&gt;&lt;DisplayText&gt;(Frost 1997)&lt;/DisplayText&gt;&lt;record&gt;&lt;rec-number&gt;26927&lt;/rec-number&gt;&lt;foreign-keys&gt;&lt;key app="EN" db-id="pvzaf0095dsewuerdv2xfpw9va0ttx9z2x9d" timestamp="1630922569" guid="29b9cfb0-0f40-4662-9821-accfe484d3b1"&gt;26927&lt;/key&gt;&lt;/foreign-keys&gt;&lt;ref-type name="Thesis"&gt;32&lt;/ref-type&gt;&lt;contributors&gt;&lt;authors&gt;&lt;author&gt;Frost, Laurie Anne.&lt;/author&gt;&lt;/authors&gt;&lt;/contributors&gt;&lt;titles&gt;&lt;title&gt;Postpartum distress in fathers: Predicting depressive symptoms, anxiety, and anger at one month postpartum&lt;/title&gt;&lt;alt-title&gt;Dissertation Abstracts International: Section B: The Sciences and Engineering&lt;/alt-title&gt;&lt;/titles&gt;&lt;alt-periodical&gt;&lt;full-title&gt;Dissertation Abstracts International: Section B: The Sciences and Engineering&lt;/full-title&gt;&lt;/alt-periodical&gt;&lt;pages&gt;4706-4706&lt;/pages&gt;&lt;volume&gt;57&lt;/volume&gt;&lt;keywords&gt;&lt;keyword&gt;postpartum distress &amp;amp; anxiety &amp;amp; anger&lt;/keyword&gt;&lt;keyword&gt;expectant fathers&lt;/keyword&gt;&lt;keyword&gt;Anger&lt;/keyword&gt;&lt;keyword&gt;Anxiety&lt;/keyword&gt;&lt;keyword&gt;Postpartum Depression&lt;/keyword&gt;&lt;/keywords&gt;&lt;dates&gt;&lt;year&gt;1997&lt;/year&gt;&lt;/dates&gt;&lt;publisher&gt;ProQuest Information &amp;amp; Learning&lt;/publisher&gt;&lt;isbn&gt;0419-4217&lt;/isbn&gt;&lt;accession-num&gt;1997-95002-036&lt;/accession-num&gt;&lt;urls&gt;&lt;related-urls&gt;&lt;url&gt;&lt;style face="underline" font="default" size="100%"&gt;http://search.ebscohost.com/login.aspx?direct=true&amp;amp;db=psyh&amp;amp;AN=1997-95002-036&amp;amp;site=ehost-live&lt;/style&gt;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Frost 199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AA18BA4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7276CD2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ostpartum distress in fathers: Predicting depressive symptoms, anxiety, and anger at one month postpartum</w:t>
            </w:r>
          </w:p>
        </w:tc>
        <w:tc>
          <w:tcPr>
            <w:tcW w:w="4725" w:type="dxa"/>
          </w:tcPr>
          <w:p w14:paraId="52A9EC7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3B4A970C" w14:textId="77777777" w:rsidTr="00AA69E4">
        <w:trPr>
          <w:trHeight w:val="255"/>
        </w:trPr>
        <w:tc>
          <w:tcPr>
            <w:tcW w:w="4724" w:type="dxa"/>
          </w:tcPr>
          <w:p w14:paraId="7C18AD01" w14:textId="3B449A83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HcmVlbmhhbGdoPC9BdXRob3I+PFllYXI+MjAwMDwvWWVh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HcmVlbmhhbGdoPC9BdXRob3I+PFllYXI+MjAwMDwvWWVh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Greenhalgh, Slade et al. 200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59B1F81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1B86BC5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Fathers' coping style, antenatal preparation, and experiences of </w:t>
            </w:r>
            <w:proofErr w:type="spellStart"/>
            <w:r w:rsidRPr="00465A24">
              <w:rPr>
                <w:rFonts w:ascii="Arial" w:hAnsi="Arial" w:cs="Arial"/>
                <w:color w:val="000000" w:themeColor="text1"/>
              </w:rPr>
              <w:t>labor</w:t>
            </w:r>
            <w:proofErr w:type="spellEnd"/>
            <w:r w:rsidRPr="00465A24">
              <w:rPr>
                <w:rFonts w:ascii="Arial" w:hAnsi="Arial" w:cs="Arial"/>
                <w:color w:val="000000" w:themeColor="text1"/>
              </w:rPr>
              <w:t xml:space="preserve"> and the postpartum</w:t>
            </w:r>
          </w:p>
        </w:tc>
        <w:tc>
          <w:tcPr>
            <w:tcW w:w="4725" w:type="dxa"/>
          </w:tcPr>
          <w:p w14:paraId="1AF4C58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35CDBFC2" w14:textId="77777777" w:rsidTr="00AA69E4">
        <w:trPr>
          <w:trHeight w:val="270"/>
        </w:trPr>
        <w:tc>
          <w:tcPr>
            <w:tcW w:w="4724" w:type="dxa"/>
          </w:tcPr>
          <w:p w14:paraId="37917A61" w14:textId="1F2D5738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Gungor&lt;/Author&gt;&lt;Year&gt;2007&lt;/Year&gt;&lt;RecNum&gt;26929&lt;/RecNum&gt;&lt;DisplayText&gt;(Gungor and Beji 2007)&lt;/DisplayText&gt;&lt;record&gt;&lt;rec-number&gt;26929&lt;/rec-number&gt;&lt;foreign-keys&gt;&lt;key app="EN" db-id="pvzaf0095dsewuerdv2xfpw9va0ttx9z2x9d" timestamp="1630922569" guid="2c3145da-9b55-4db2-93dc-d91ea989c8ec"&gt;26929&lt;/key&gt;&lt;/foreign-keys&gt;&lt;ref-type name="Journal Article"&gt;17&lt;/ref-type&gt;&lt;contributors&gt;&lt;authors&gt;&lt;author&gt;Gungor, Ilkay.,&lt;/author&gt;&lt;author&gt;Beji, Nezihe Kizilkaya. &lt;/author&gt;&lt;/authors&gt;&lt;/contributors&gt;&lt;titles&gt;&lt;title&gt;Effects of fathers’ attendance to labor and delivery on the experience of childbirth in Turkey&lt;/title&gt;&lt;secondary-title&gt;Western Journal of Nursing Research&lt;/secondary-title&gt;&lt;/titles&gt;&lt;periodical&gt;&lt;full-title&gt;Western Journal of Nursing Research&lt;/full-title&gt;&lt;/periodical&gt;&lt;pages&gt;213-231&lt;/pages&gt;&lt;volume&gt;29&lt;/volume&gt;&lt;number&gt;2&lt;/number&gt;&lt;dates&gt;&lt;year&gt;2007&lt;/year&gt;&lt;/dates&gt;&lt;isbn&gt;0193-9459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Gungor and Beji 200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6310BEF7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TURKEY</w:t>
            </w:r>
          </w:p>
        </w:tc>
        <w:tc>
          <w:tcPr>
            <w:tcW w:w="4725" w:type="dxa"/>
          </w:tcPr>
          <w:p w14:paraId="147B00D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Effects of fathers’ attendance to </w:t>
            </w:r>
            <w:proofErr w:type="spellStart"/>
            <w:r w:rsidRPr="00465A24">
              <w:rPr>
                <w:rFonts w:ascii="Arial" w:hAnsi="Arial" w:cs="Arial"/>
                <w:color w:val="000000" w:themeColor="text1"/>
              </w:rPr>
              <w:t>labor</w:t>
            </w:r>
            <w:proofErr w:type="spellEnd"/>
            <w:r w:rsidRPr="00465A24">
              <w:rPr>
                <w:rFonts w:ascii="Arial" w:hAnsi="Arial" w:cs="Arial"/>
                <w:color w:val="000000" w:themeColor="text1"/>
              </w:rPr>
              <w:t xml:space="preserve"> and delivery on the experience of childbirth in Turkey</w:t>
            </w:r>
          </w:p>
        </w:tc>
        <w:tc>
          <w:tcPr>
            <w:tcW w:w="4725" w:type="dxa"/>
          </w:tcPr>
          <w:p w14:paraId="4DDD172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44300351" w14:textId="77777777" w:rsidTr="00AA69E4">
        <w:trPr>
          <w:trHeight w:val="285"/>
        </w:trPr>
        <w:tc>
          <w:tcPr>
            <w:tcW w:w="4724" w:type="dxa"/>
          </w:tcPr>
          <w:p w14:paraId="31423CBC" w14:textId="32B07B50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Hallgreen&lt;/Author&gt;&lt;Year&gt;1999&lt;/Year&gt;&lt;RecNum&gt;26936&lt;/RecNum&gt;&lt;DisplayText&gt;(Hallgreen, Kihlgren et al. 1999)&lt;/DisplayText&gt;&lt;record&gt;&lt;rec-number&gt;26936&lt;/rec-number&gt;&lt;foreign-keys&gt;&lt;key app="EN" db-id="pvzaf0095dsewuerdv2xfpw9va0ttx9z2x9d" timestamp="1630922597" guid="63da58a7-4648-4fed-ac96-7bc7e29b0b8f"&gt;26936&lt;/key&gt;&lt;/foreign-keys&gt;&lt;ref-type name="Journal Article"&gt;17&lt;/ref-type&gt;&lt;contributors&gt;&lt;authors&gt;&lt;author&gt;Hallgreen, Anita.,&lt;/author&gt;&lt;author&gt;Kihlgren, Mona.,&lt;/author&gt;&lt;author&gt;Forslin, Lars.,&lt;/author&gt;&lt;author&gt;Norberg, Astrid. &lt;/author&gt;&lt;/authors&gt;&lt;/contributors&gt;&lt;titles&gt;&lt;title&gt;Swedish fathers&amp;apos; involvement in and experiences of childbirth preparation and childbirth&lt;/title&gt;&lt;secondary-title&gt;Midwifery&lt;/secondary-title&gt;&lt;/titles&gt;&lt;periodical&gt;&lt;full-title&gt;Midwifery&lt;/full-title&gt;&lt;/periodical&gt;&lt;pages&gt;6-15&lt;/pages&gt;&lt;volume&gt;15&lt;/volume&gt;&lt;number&gt;1&lt;/number&gt;&lt;dates&gt;&lt;year&gt;1999&lt;/year&gt;&lt;/dates&gt;&lt;isbn&gt;0266-6138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Hallgreen, Kihlgren et al. 199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5520C82B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65AC0B9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wedish fathers' involvement in and experiences of childbirth preparation and childbirth</w:t>
            </w:r>
          </w:p>
        </w:tc>
        <w:tc>
          <w:tcPr>
            <w:tcW w:w="4725" w:type="dxa"/>
          </w:tcPr>
          <w:p w14:paraId="14455DE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4D9BDD8A" w14:textId="77777777" w:rsidTr="00AA69E4">
        <w:trPr>
          <w:trHeight w:val="225"/>
        </w:trPr>
        <w:tc>
          <w:tcPr>
            <w:tcW w:w="4724" w:type="dxa"/>
          </w:tcPr>
          <w:p w14:paraId="00FC0E33" w14:textId="7003C551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Harvey&lt;/Author&gt;&lt;Year&gt;2010&lt;/Year&gt;&lt;RecNum&gt;26679&lt;/RecNum&gt;&lt;DisplayText&gt;(Harvey 2010)&lt;/DisplayText&gt;&lt;record&gt;&lt;rec-number&gt;26679&lt;/rec-number&gt;&lt;foreign-keys&gt;&lt;key app="EN" db-id="pvzaf0095dsewuerdv2xfpw9va0ttx9z2x9d" timestamp="1630921663" guid="46bc8c6a-2a1c-4b69-84d2-39e07080c163"&gt;26679&lt;/key&gt;&lt;/foreign-keys&gt;&lt;ref-type name="Thesis"&gt;32&lt;/ref-type&gt;&lt;contributors&gt;&lt;authors&gt;&lt;author&gt;Harvey, Merryl E&lt;/author&gt;&lt;/authors&gt;&lt;/contributors&gt;&lt;titles&gt;&lt;title&gt;The experiences and perceptions of fathers attending the birth and immediate care of their baby&lt;/title&gt;&lt;/titles&gt;&lt;dates&gt;&lt;year&gt;2010&lt;/year&gt;&lt;/dates&gt;&lt;publisher&gt;Aston University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Harvey 201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60B970D9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452B291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experiences and perceptions of fathers attending the birth and immediate care of their baby</w:t>
            </w:r>
          </w:p>
        </w:tc>
        <w:tc>
          <w:tcPr>
            <w:tcW w:w="4725" w:type="dxa"/>
          </w:tcPr>
          <w:p w14:paraId="23D56BF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304A28E5" w14:textId="77777777" w:rsidTr="00AA69E4">
        <w:trPr>
          <w:trHeight w:val="240"/>
        </w:trPr>
        <w:tc>
          <w:tcPr>
            <w:tcW w:w="4724" w:type="dxa"/>
          </w:tcPr>
          <w:p w14:paraId="6F8EC5CE" w14:textId="15D16AB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Hauari&lt;/Author&gt;&lt;Year&gt;2009&lt;/Year&gt;&lt;RecNum&gt;26962&lt;/RecNum&gt;&lt;DisplayText&gt;(Hauari and Hollingworth 2009)&lt;/DisplayText&gt;&lt;record&gt;&lt;rec-number&gt;26962&lt;/rec-number&gt;&lt;foreign-keys&gt;&lt;key app="EN" db-id="pvzaf0095dsewuerdv2xfpw9va0ttx9z2x9d" timestamp="1630922668" guid="343827db-1778-4172-922c-3f95780b87c9"&gt;26962&lt;/key&gt;&lt;/foreign-keys&gt;&lt;ref-type name="Journal Article"&gt;17&lt;/ref-type&gt;&lt;contributors&gt;&lt;authors&gt;&lt;author&gt;Hauari, Hanan.,&lt;/author&gt;&lt;author&gt;Hollingworth, Katie.&lt;/author&gt;&lt;/authors&gt;&lt;/contributors&gt;&lt;titles&gt;&lt;title&gt;Understanding fathering: Masculinity, diversity and change&lt;/title&gt;&lt;/titles&gt;&lt;dates&gt;&lt;year&gt;2009&lt;/year&gt;&lt;/dates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Hauari and Hollingworth 200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53476566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7509D3B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Understanding fathering: Masculinity, diversity and change</w:t>
            </w:r>
          </w:p>
        </w:tc>
        <w:tc>
          <w:tcPr>
            <w:tcW w:w="4725" w:type="dxa"/>
          </w:tcPr>
          <w:p w14:paraId="150D0A20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0582E059" w14:textId="77777777" w:rsidTr="00AA69E4">
        <w:trPr>
          <w:trHeight w:val="240"/>
        </w:trPr>
        <w:tc>
          <w:tcPr>
            <w:tcW w:w="4724" w:type="dxa"/>
          </w:tcPr>
          <w:p w14:paraId="280FA6AB" w14:textId="6C557E5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lastRenderedPageBreak/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Department of Health&lt;/Author&gt;&lt;Year&gt;2011&lt;/Year&gt;&lt;RecNum&gt;26869&lt;/RecNum&gt;&lt;DisplayText&gt;(Department of Health 2011)&lt;/DisplayText&gt;&lt;record&gt;&lt;rec-number&gt;26869&lt;/rec-number&gt;&lt;foreign-keys&gt;&lt;key app="EN" db-id="pvzaf0095dsewuerdv2xfpw9va0ttx9z2x9d" timestamp="1630922356" guid="1a9b1457-9972-464a-9772-773b700e87a8"&gt;26869&lt;/key&gt;&lt;/foreign-keys&gt;&lt;ref-type name="Generic"&gt;13&lt;/ref-type&gt;&lt;contributors&gt;&lt;authors&gt;&lt;author&gt;Department of Health,&lt;/author&gt;&lt;/authors&gt;&lt;/contributors&gt;&lt;titles&gt;&lt;title&gt;Parent&amp;apos;s views on the maternity journey and early parenthood&lt;/title&gt;&lt;/titles&gt;&lt;dates&gt;&lt;year&gt;2011&lt;/year&gt;&lt;/dates&gt;&lt;publisher&gt;The Stationery Office London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Department of Health 2011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B79C0E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08EAC63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rent's views on the maternity journey and early parenthood</w:t>
            </w:r>
          </w:p>
        </w:tc>
        <w:tc>
          <w:tcPr>
            <w:tcW w:w="4725" w:type="dxa"/>
          </w:tcPr>
          <w:p w14:paraId="31C2494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  <w:tr w:rsidR="00357780" w:rsidRPr="00465A24" w14:paraId="32C2B524" w14:textId="77777777" w:rsidTr="00AA69E4">
        <w:trPr>
          <w:trHeight w:val="270"/>
        </w:trPr>
        <w:tc>
          <w:tcPr>
            <w:tcW w:w="4724" w:type="dxa"/>
          </w:tcPr>
          <w:p w14:paraId="08E573DA" w14:textId="50B79A6F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Kb2huc29uPC9BdXRob3I+PFllYXI+MjAwMjwvWWVhcj48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Kb2huc29uPC9BdXRob3I+PFllYXI+MjAwMjwvWWVhcj48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Johnson 2002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659A2A8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665EE0BF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implications of unfulfilled expectations and perceived pressure to attend the birth on men's stress levels following birth attendance: a longitudinal study</w:t>
            </w:r>
          </w:p>
        </w:tc>
        <w:tc>
          <w:tcPr>
            <w:tcW w:w="4725" w:type="dxa"/>
          </w:tcPr>
          <w:p w14:paraId="60E0FFD0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6E6E5858" w14:textId="77777777" w:rsidTr="00AA69E4">
        <w:trPr>
          <w:trHeight w:val="270"/>
        </w:trPr>
        <w:tc>
          <w:tcPr>
            <w:tcW w:w="4724" w:type="dxa"/>
          </w:tcPr>
          <w:p w14:paraId="72ABF31A" w14:textId="6A27DF39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Johnson&lt;/Author&gt;&lt;Year&gt;2002&lt;/Year&gt;&lt;RecNum&gt;26957&lt;/RecNum&gt;&lt;DisplayText&gt;(Johnson 2002)&lt;/DisplayText&gt;&lt;record&gt;&lt;rec-number&gt;26957&lt;/rec-number&gt;&lt;foreign-keys&gt;&lt;key app="EN" db-id="pvzaf0095dsewuerdv2xfpw9va0ttx9z2x9d" timestamp="1630922655" guid="e326cbff-b57c-47a7-8dd2-89eef870f3a4"&gt;26957&lt;/key&gt;&lt;/foreign-keys&gt;&lt;ref-type name="Journal Article"&gt;17&lt;/ref-type&gt;&lt;contributors&gt;&lt;authors&gt;&lt;author&gt;Johnson, Martin P. &lt;/author&gt;&lt;/authors&gt;&lt;/contributors&gt;&lt;titles&gt;&lt;title&gt;An exploration of men&amp;apos;s experience and role at childbirth&lt;/title&gt;&lt;secondary-title&gt;Men&amp;apos;s Studies&lt;/secondary-title&gt;&lt;/titles&gt;&lt;periodical&gt;&lt;full-title&gt;Men&amp;apos;s Studies&lt;/full-title&gt;&lt;/periodical&gt;&lt;pages&gt;165-182&lt;/pages&gt;&lt;volume&gt;10&lt;/volume&gt;&lt;number&gt;2&lt;/number&gt;&lt;dates&gt;&lt;year&gt;2002&lt;/year&gt;&lt;/dates&gt;&lt;isbn&gt;1060-8265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Johnson 2002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499A2228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391D402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n exploration of men's experience and role at childbirth</w:t>
            </w:r>
          </w:p>
        </w:tc>
        <w:tc>
          <w:tcPr>
            <w:tcW w:w="4725" w:type="dxa"/>
          </w:tcPr>
          <w:p w14:paraId="32332064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65A4EA0C" w14:textId="77777777" w:rsidTr="00AA69E4">
        <w:trPr>
          <w:trHeight w:val="252"/>
        </w:trPr>
        <w:tc>
          <w:tcPr>
            <w:tcW w:w="4724" w:type="dxa"/>
          </w:tcPr>
          <w:p w14:paraId="1A4014C4" w14:textId="288C8E4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Lb3dsZXNzYXI8L0F1dGhvcj48WWVhcj4yMDE1PC9ZZWFy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Lb3dsZXNzYXI8L0F1dGhvcj48WWVhcj4yMDE1PC9ZZWFy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Kowlessar, Fox et al.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7697327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137371B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irst-time fathers’ experiences of parenting during the first year</w:t>
            </w:r>
          </w:p>
        </w:tc>
        <w:tc>
          <w:tcPr>
            <w:tcW w:w="4725" w:type="dxa"/>
          </w:tcPr>
          <w:p w14:paraId="4EDF3FF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7A42AB66" w14:textId="77777777" w:rsidTr="00AA69E4">
        <w:trPr>
          <w:trHeight w:val="270"/>
        </w:trPr>
        <w:tc>
          <w:tcPr>
            <w:tcW w:w="4724" w:type="dxa"/>
          </w:tcPr>
          <w:p w14:paraId="02B3C4FA" w14:textId="11B937B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Liebenau&lt;/Author&gt;&lt;Year&gt;2000&lt;/Year&gt;&lt;RecNum&gt;26870&lt;/RecNum&gt;&lt;DisplayText&gt;(Liebenau 2000)&lt;/DisplayText&gt;&lt;record&gt;&lt;rec-number&gt;26870&lt;/rec-number&gt;&lt;foreign-keys&gt;&lt;key app="EN" db-id="pvzaf0095dsewuerdv2xfpw9va0ttx9z2x9d" timestamp="1630922362" guid="22be3f69-89f8-4f33-94ae-d511583bd9a2"&gt;26870&lt;/key&gt;&lt;/foreign-keys&gt;&lt;ref-type name="Thesis"&gt;32&lt;/ref-type&gt;&lt;contributors&gt;&lt;authors&gt;&lt;author&gt;Liebenau, Angela&lt;/author&gt;&lt;/authors&gt;&lt;/contributors&gt;&lt;titles&gt;&lt;title&gt;Fathers&amp;apos; experiences of childbirth: an investigation into post-traumatic stress symptoms in first-time fathers and related factors&lt;/title&gt;&lt;/titles&gt;&lt;dates&gt;&lt;year&gt;2000&lt;/year&gt;&lt;/dates&gt;&lt;publisher&gt;University of Exeter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Liebenau 2000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45984C8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7EBD19E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' experiences of childbirth: an investigation into post-traumatic stress symptoms in first-time fathers and related factors</w:t>
            </w:r>
          </w:p>
        </w:tc>
        <w:tc>
          <w:tcPr>
            <w:tcW w:w="4725" w:type="dxa"/>
          </w:tcPr>
          <w:p w14:paraId="3798C17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19C0869C" w14:textId="77777777" w:rsidTr="00AA69E4">
        <w:trPr>
          <w:trHeight w:val="300"/>
        </w:trPr>
        <w:tc>
          <w:tcPr>
            <w:tcW w:w="4724" w:type="dxa"/>
          </w:tcPr>
          <w:p w14:paraId="6AB65898" w14:textId="7095EF31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Liebenberg&lt;/Author&gt;&lt;Year&gt;1969&lt;/Year&gt;&lt;RecNum&gt;26873&lt;/RecNum&gt;&lt;DisplayText&gt;(Liebenberg 1969)&lt;/DisplayText&gt;&lt;record&gt;&lt;rec-number&gt;26873&lt;/rec-number&gt;&lt;foreign-keys&gt;&lt;key app="EN" db-id="pvzaf0095dsewuerdv2xfpw9va0ttx9z2x9d" timestamp="1630922425" guid="64b8b548-6f20-4685-98db-55ddfd069443"&gt;26873&lt;/key&gt;&lt;/foreign-keys&gt;&lt;ref-type name="Journal Article"&gt;17&lt;/ref-type&gt;&lt;contributors&gt;&lt;authors&gt;&lt;author&gt;Liebenberg, Beatrice&lt;/author&gt;&lt;/authors&gt;&lt;/contributors&gt;&lt;titles&gt;&lt;title&gt;Expectant fathers&lt;/title&gt;&lt;secondary-title&gt;Child &amp;amp; Family&lt;/secondary-title&gt;&lt;/titles&gt;&lt;periodical&gt;&lt;full-title&gt;Child &amp;amp; Family&lt;/full-title&gt;&lt;/periodical&gt;&lt;pages&gt;265-277&lt;/pages&gt;&lt;volume&gt;8&lt;/volume&gt;&lt;number&gt;3&lt;/number&gt;&lt;keywords&gt;&lt;keyword&gt;adaptation to 1st pregnancy &amp;amp; parenthood&lt;/keyword&gt;&lt;keyword&gt;fathers&lt;/keyword&gt;&lt;keyword&gt;Adjustment&lt;/keyword&gt;&lt;keyword&gt;Birth&lt;/keyword&gt;&lt;keyword&gt;Parent Child Relations&lt;/keyword&gt;&lt;keyword&gt;Pregnancy&lt;/keyword&gt;&lt;/keywords&gt;&lt;dates&gt;&lt;year&gt;1969&lt;/year&gt;&lt;pub-dates&gt;&lt;date&gt;Sum 1969&lt;/date&gt;&lt;/pub-dates&gt;&lt;/dates&gt;&lt;accession-num&gt;1972-00704-001&lt;/accession-num&gt;&lt;urls&gt;&lt;related-urls&gt;&lt;url&gt;http://search.ebscohost.com/login.aspx?direct=true&amp;amp;db=psyh&amp;amp;AN=1972-00704-001&amp;amp;site=ehost-live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Liebenberg 196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071B8D3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</w:t>
            </w:r>
          </w:p>
        </w:tc>
        <w:tc>
          <w:tcPr>
            <w:tcW w:w="4725" w:type="dxa"/>
          </w:tcPr>
          <w:p w14:paraId="55CC6F4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athers</w:t>
            </w:r>
          </w:p>
        </w:tc>
        <w:tc>
          <w:tcPr>
            <w:tcW w:w="4725" w:type="dxa"/>
          </w:tcPr>
          <w:p w14:paraId="1ED62E72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5DDC972" w14:textId="77777777" w:rsidTr="00AA69E4">
        <w:trPr>
          <w:trHeight w:val="240"/>
        </w:trPr>
        <w:tc>
          <w:tcPr>
            <w:tcW w:w="4724" w:type="dxa"/>
          </w:tcPr>
          <w:p w14:paraId="09F8D52F" w14:textId="1CA9D698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Lindberg&lt;/Author&gt;&lt;Year&gt;2007&lt;/Year&gt;&lt;RecNum&gt;26951&lt;/RecNum&gt;&lt;DisplayText&gt;(Lindberg and Öhrling 2007)&lt;/DisplayText&gt;&lt;record&gt;&lt;rec-number&gt;26951&lt;/rec-number&gt;&lt;foreign-keys&gt;&lt;key app="EN" db-id="pvzaf0095dsewuerdv2xfpw9va0ttx9z2x9d" timestamp="1630922641" guid="b780b299-6b45-453e-96c1-55f890ee7e12"&gt;26951&lt;/key&gt;&lt;/foreign-keys&gt;&lt;ref-type name="Journal Article"&gt;17&lt;/ref-type&gt;&lt;contributors&gt;&lt;authors&gt;&lt;author&gt;Lindberg, Birgitta., Axelsson, Karin.,&lt;/author&gt;&lt;author&gt;Öhrling, Kerstin. &lt;/author&gt;&lt;/authors&gt;&lt;/contributors&gt;&lt;titles&gt;&lt;title&gt;The birth of premature infants: experiences from the fathers’ perspective&lt;/title&gt;&lt;secondary-title&gt;Neonatal Nursing&lt;/secondary-title&gt;&lt;/titles&gt;&lt;periodical&gt;&lt;full-title&gt;Neonatal Nursing&lt;/full-title&gt;&lt;/periodical&gt;&lt;pages&gt;142-149&lt;/pages&gt;&lt;volume&gt;13&lt;/volume&gt;&lt;number&gt;4&lt;/number&gt;&lt;dates&gt;&lt;year&gt;2007&lt;/year&gt;&lt;/dates&gt;&lt;isbn&gt;1355-1841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Lindberg and Öhrling 200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A171CA1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53B21AF0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birth of premature infants: experiences from the fathers’ perspective</w:t>
            </w:r>
          </w:p>
        </w:tc>
        <w:tc>
          <w:tcPr>
            <w:tcW w:w="4725" w:type="dxa"/>
          </w:tcPr>
          <w:p w14:paraId="72C049D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44B3695B" w14:textId="77777777" w:rsidTr="00AA69E4">
        <w:trPr>
          <w:trHeight w:val="255"/>
        </w:trPr>
        <w:tc>
          <w:tcPr>
            <w:tcW w:w="4724" w:type="dxa"/>
          </w:tcPr>
          <w:p w14:paraId="3885FC7F" w14:textId="55976F75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MaXN5PC9BdXRob3I+PFllYXI+MjAxNjwvWWVhcj48UmVj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MaXN5PC9BdXRob3I+PFllYXI+MjAxNjwvWWVhcj48UmVj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Lisy, Peters et al.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7346510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AUSTRALIA</w:t>
            </w:r>
          </w:p>
        </w:tc>
        <w:tc>
          <w:tcPr>
            <w:tcW w:w="4725" w:type="dxa"/>
          </w:tcPr>
          <w:p w14:paraId="0015D0E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rovision of meaningful care at diagnosis, birth, and after stillbirth: A qualitative synthesis of parents' experiences</w:t>
            </w:r>
          </w:p>
        </w:tc>
        <w:tc>
          <w:tcPr>
            <w:tcW w:w="4725" w:type="dxa"/>
          </w:tcPr>
          <w:p w14:paraId="5FFB3F2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17E329DF" w14:textId="77777777" w:rsidTr="00AA69E4">
        <w:trPr>
          <w:trHeight w:val="255"/>
        </w:trPr>
        <w:tc>
          <w:tcPr>
            <w:tcW w:w="4724" w:type="dxa"/>
          </w:tcPr>
          <w:p w14:paraId="31DD9E87" w14:textId="222DDADD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Lukesch&lt;/Author&gt;&lt;Year&gt;1977&lt;/Year&gt;&lt;RecNum&gt;26878&lt;/RecNum&gt;&lt;DisplayText&gt;(Lukesch 1977)&lt;/DisplayText&gt;&lt;record&gt;&lt;rec-number&gt;26878&lt;/rec-number&gt;&lt;foreign-keys&gt;&lt;key app="EN" db-id="pvzaf0095dsewuerdv2xfpw9va0ttx9z2x9d" timestamp="1630922490" guid="effb3a14-8722-4eaf-bb02-818d0fc8027f"&gt;26878&lt;/key&gt;&lt;/foreign-keys&gt;&lt;ref-type name="Journal Article"&gt;17&lt;/ref-type&gt;&lt;contributors&gt;&lt;authors&gt;&lt;author&gt;Lukesch, H.&lt;/author&gt;&lt;/authors&gt;&lt;/contributors&gt;&lt;titles&gt;&lt;title&gt;The pregnancy experience according to expectant fathers&lt;/title&gt;&lt;secondary-title&gt;Psychologie und Praxis&lt;/secondary-title&gt;&lt;/titles&gt;&lt;periodical&gt;&lt;full-title&gt;Psychologie und Praxis&lt;/full-title&gt;&lt;/periodical&gt;&lt;pages&gt;123-131&lt;/pages&gt;&lt;volume&gt;21&lt;/volume&gt;&lt;number&gt;3&lt;/number&gt;&lt;keywords&gt;&lt;keyword&gt;paternal family factors &amp;amp; husband-wife relationship&lt;/keyword&gt;&lt;keyword&gt;pregnancy experience&lt;/keyword&gt;&lt;keyword&gt;husbands of pregnant women&lt;/keyword&gt;&lt;keyword&gt;Family Background&lt;/keyword&gt;&lt;keyword&gt;Husbands&lt;/keyword&gt;&lt;keyword&gt;Marital Relations&lt;/keyword&gt;&lt;keyword&gt;Pregnancy&lt;/keyword&gt;&lt;keyword&gt;Wives&lt;/keyword&gt;&lt;keyword&gt;Attitudes&lt;/keyword&gt;&lt;/keywords&gt;&lt;dates&gt;&lt;year&gt;1977&lt;/year&gt;&lt;/dates&gt;&lt;publisher&gt;Hogrefe Verlag GmbH &amp;amp; Co. KG&lt;/publisher&gt;&lt;isbn&gt;0033-2992&lt;/isbn&gt;&lt;accession-num&gt;1980-00872-001&lt;/accession-num&gt;&lt;urls&gt;&lt;related-urls&gt;&lt;url&gt;http://search.ebscohost.com/login.aspx?direct=true&amp;amp;db=psyh&amp;amp;AN=1980-00872-001&amp;amp;site=ehost-live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Lukesch 197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1E176C0C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AUSTRIA</w:t>
            </w:r>
          </w:p>
        </w:tc>
        <w:tc>
          <w:tcPr>
            <w:tcW w:w="4725" w:type="dxa"/>
          </w:tcPr>
          <w:p w14:paraId="0398DB62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pregnancy experience according to expectant fathers</w:t>
            </w:r>
          </w:p>
        </w:tc>
        <w:tc>
          <w:tcPr>
            <w:tcW w:w="4725" w:type="dxa"/>
          </w:tcPr>
          <w:p w14:paraId="1A24FBF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6AEDCCDF" w14:textId="77777777" w:rsidTr="00AA69E4">
        <w:trPr>
          <w:trHeight w:val="270"/>
        </w:trPr>
        <w:tc>
          <w:tcPr>
            <w:tcW w:w="4724" w:type="dxa"/>
          </w:tcPr>
          <w:p w14:paraId="00C9FC26" w14:textId="3898E7D4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Navarro&lt;/Author&gt;&lt;Year&gt;2009&lt;/Year&gt;&lt;RecNum&gt;26928&lt;/RecNum&gt;&lt;DisplayText&gt;(Navarro, López et al. 2009)&lt;/DisplayText&gt;&lt;record&gt;&lt;rec-number&gt;26928&lt;/rec-number&gt;&lt;foreign-keys&gt;&lt;key app="EN" db-id="pvzaf0095dsewuerdv2xfpw9va0ttx9z2x9d" timestamp="1630922569" guid="2c0d6cd5-474a-49bc-a9df-da5397c3a40b"&gt;26928&lt;/key&gt;&lt;/foreign-keys&gt;&lt;ref-type name="Journal Article"&gt;17&lt;/ref-type&gt;&lt;contributors&gt;&lt;authors&gt;&lt;author&gt;Navarro, G. M.,&lt;/author&gt;&lt;author&gt;López, E. C.,&lt;/author&gt;&lt;author&gt;Del Mar García Calvente, M.,&lt;/author&gt;&lt;author&gt;Ruzzante, N. H., &lt;/author&gt;&lt;author&gt;Rodríguez, I. M.&lt;/author&gt;&lt;/authors&gt;&lt;/contributors&gt;&lt;titles&gt;&lt;title&gt;Paternity and health services. Qualitative research on men&amp;apos;s experiences during pregnancy, delivery and postpartum of theirs partners&lt;/title&gt;&lt;secondary-title&gt;Revista Espanola de Salud Publica&lt;/secondary-title&gt;&lt;short-title&gt;Paternidad y servicios de salud. Estudio cualitativo de las experiencias y expectativas de los hombres hacia la atención sanitaria del embarazo, parto y posparto de sus parejas&lt;/short-title&gt;&lt;/titles&gt;&lt;periodical&gt;&lt;full-title&gt;Revista Espanola De Salud Publica&lt;/full-title&gt;&lt;/periodical&gt;&lt;pages&gt;267-278&lt;/pages&gt;&lt;volume&gt;83&lt;/volume&gt;&lt;number&gt;2&lt;/number&gt;&lt;dates&gt;&lt;year&gt;2009&lt;/year&gt;&lt;/dates&gt;&lt;work-type&gt;Article&lt;/work-type&gt;&lt;urls&gt;&lt;related-urls&gt;&lt;url&gt;&lt;style face="underline" font="default" size="100%"&gt;https://www.scopus.com/inward/record.uri?eid=2-s2.0-68849096599&amp;amp;partnerID=40&amp;amp;md5=f9f46d22ecbe14bd436988b78fc2949e&lt;/style&gt;&lt;/url&gt;&lt;/related-urls&gt;&lt;/urls&gt;&lt;remote-database-name&gt;Scopus&lt;/remote-database-name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Navarro, López et al. 200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5FDAF0C1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MEXICO</w:t>
            </w:r>
          </w:p>
        </w:tc>
        <w:tc>
          <w:tcPr>
            <w:tcW w:w="4725" w:type="dxa"/>
          </w:tcPr>
          <w:p w14:paraId="6D5309B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 xml:space="preserve">Paternity and health services. Qualitative research on men's experiences during </w:t>
            </w:r>
            <w:r w:rsidRPr="00465A24">
              <w:rPr>
                <w:rFonts w:ascii="Arial" w:hAnsi="Arial" w:cs="Arial"/>
                <w:color w:val="000000" w:themeColor="text1"/>
              </w:rPr>
              <w:lastRenderedPageBreak/>
              <w:t>pregnancy, delivery and postpartum of theirs partners</w:t>
            </w:r>
          </w:p>
        </w:tc>
        <w:tc>
          <w:tcPr>
            <w:tcW w:w="4725" w:type="dxa"/>
          </w:tcPr>
          <w:p w14:paraId="25A94CA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lastRenderedPageBreak/>
              <w:t>Setting not in high income country</w:t>
            </w:r>
          </w:p>
        </w:tc>
      </w:tr>
      <w:tr w:rsidR="00357780" w:rsidRPr="00465A24" w14:paraId="4034B511" w14:textId="77777777" w:rsidTr="00AA69E4">
        <w:trPr>
          <w:trHeight w:val="519"/>
        </w:trPr>
        <w:tc>
          <w:tcPr>
            <w:tcW w:w="4724" w:type="dxa"/>
          </w:tcPr>
          <w:p w14:paraId="3FD9880A" w14:textId="2A49B8F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Nichols&lt;/Author&gt;&lt;Year&gt;1993&lt;/Year&gt;&lt;RecNum&gt;26954&lt;/RecNum&gt;&lt;DisplayText&gt;(Nichols 1993)&lt;/DisplayText&gt;&lt;record&gt;&lt;rec-number&gt;26954&lt;/rec-number&gt;&lt;foreign-keys&gt;&lt;key app="EN" db-id="pvzaf0095dsewuerdv2xfpw9va0ttx9z2x9d" timestamp="1630922648" guid="dbd6f261-6063-4581-82eb-32fc420ccb23"&gt;26954&lt;/key&gt;&lt;/foreign-keys&gt;&lt;ref-type name="Journal Article"&gt;17&lt;/ref-type&gt;&lt;contributors&gt;&lt;authors&gt;&lt;author&gt;Nichols, Mary R. &lt;/author&gt;&lt;/authors&gt;&lt;/contributors&gt;&lt;titles&gt;&lt;title&gt;Paternal perspectives of the childbirth experience&lt;/title&gt;&lt;secondary-title&gt;Maternal Child Nursing&lt;/secondary-title&gt;&lt;/titles&gt;&lt;periodical&gt;&lt;full-title&gt;Maternal Child Nursing&lt;/full-title&gt;&lt;/periodical&gt;&lt;dates&gt;&lt;year&gt;1993&lt;/year&gt;&lt;/dates&gt;&lt;isbn&gt;0090-0702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Nichols 1993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744B96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SA</w:t>
            </w:r>
          </w:p>
        </w:tc>
        <w:tc>
          <w:tcPr>
            <w:tcW w:w="4725" w:type="dxa"/>
          </w:tcPr>
          <w:p w14:paraId="42889E9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ternal perspectives of the childbirth experience</w:t>
            </w:r>
          </w:p>
        </w:tc>
        <w:tc>
          <w:tcPr>
            <w:tcW w:w="4725" w:type="dxa"/>
          </w:tcPr>
          <w:p w14:paraId="0E391DB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3666975B" w14:textId="77777777" w:rsidTr="00AA69E4">
        <w:trPr>
          <w:trHeight w:val="540"/>
        </w:trPr>
        <w:tc>
          <w:tcPr>
            <w:tcW w:w="4724" w:type="dxa"/>
          </w:tcPr>
          <w:p w14:paraId="411315A2" w14:textId="1A7E5F64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OeTwvQXV0aG9yPjxZZWFyPjIwMDc8L1llYXI+PFJlY051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OeTwvQXV0aG9yPjxZZWFyPjIwMDc8L1llYXI+PFJlY051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Ny, Plantin et al. 200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431B42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51D82C6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iddle Eastern mothers in Sweden, their experiences of the maternal health service and their partner's involvement</w:t>
            </w:r>
          </w:p>
        </w:tc>
        <w:tc>
          <w:tcPr>
            <w:tcW w:w="4725" w:type="dxa"/>
          </w:tcPr>
          <w:p w14:paraId="6D2B6FA2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2F3E5635" w14:textId="77777777" w:rsidTr="00AA69E4">
        <w:trPr>
          <w:trHeight w:val="303"/>
        </w:trPr>
        <w:tc>
          <w:tcPr>
            <w:tcW w:w="4724" w:type="dxa"/>
          </w:tcPr>
          <w:p w14:paraId="18C9617E" w14:textId="66066C55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Olin&lt;/Author&gt;&lt;Year&gt;2003&lt;/Year&gt;&lt;RecNum&gt;26941&lt;/RecNum&gt;&lt;DisplayText&gt;(Olin and Faxelid 2003)&lt;/DisplayText&gt;&lt;record&gt;&lt;rec-number&gt;26941&lt;/rec-number&gt;&lt;foreign-keys&gt;&lt;key app="EN" db-id="pvzaf0095dsewuerdv2xfpw9va0ttx9z2x9d" timestamp="1630922609" guid="79829cec-b680-4c92-9b92-8b7c55815d34"&gt;26941&lt;/key&gt;&lt;/foreign-keys&gt;&lt;ref-type name="Journal Article"&gt;17&lt;/ref-type&gt;&lt;contributors&gt;&lt;authors&gt;&lt;author&gt;Olin, Rose</w:instrText>
            </w:r>
            <w:r w:rsidR="00082F44">
              <w:rPr>
                <w:rFonts w:ascii="Cambria Math" w:hAnsi="Cambria Math" w:cs="Cambria Math"/>
                <w:b/>
                <w:color w:val="000000" w:themeColor="text1"/>
              </w:rPr>
              <w:instrText>‐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>May., &lt;/author&gt;&lt;author&gt;Faxelid, Elisabeth. &lt;/author&gt;&lt;/authors&gt;&lt;/contributors&gt;&lt;titles&gt;&lt;title&gt;Parents&amp;apos; needs to talk about their experiences of childbirth&lt;/title&gt;&lt;secondary-title&gt;Scandinavian Journal of Caring Sciences&lt;/secondary-title&gt;&lt;/titles&gt;&lt;periodical&gt;&lt;full-title&gt;Scandinavian Journal of Caring Sciences&lt;/full-title&gt;&lt;/periodical&gt;&lt;pages&gt;153-159&lt;/pages&gt;&lt;volume&gt;17&lt;/volume&gt;&lt;number&gt;2&lt;/number&gt;&lt;dates&gt;&lt;year&gt;2003&lt;/year&gt;&lt;/dates&gt;&lt;isbn&gt;0283-9318&lt;/isbn&gt;&lt;urls&gt;&lt;related-urls&gt;&lt;url&gt;&lt;style face="underline" font="default" size="100%"&gt;https://onlinelibrary.wiley.com/doi/pdf/10.1046/j.1471-6712.2003.00105.x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Olin and Faxelid 2003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0ADD3AD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279E507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rents' needs to talk about their experiences of childbirth</w:t>
            </w:r>
          </w:p>
        </w:tc>
        <w:tc>
          <w:tcPr>
            <w:tcW w:w="4725" w:type="dxa"/>
          </w:tcPr>
          <w:p w14:paraId="7F81BD0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1F296E07" w14:textId="77777777" w:rsidTr="00AA69E4">
        <w:trPr>
          <w:trHeight w:val="270"/>
        </w:trPr>
        <w:tc>
          <w:tcPr>
            <w:tcW w:w="4724" w:type="dxa"/>
          </w:tcPr>
          <w:p w14:paraId="057DED39" w14:textId="0276DB8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Plantin&lt;/Author&gt;&lt;Year&gt;2011&lt;/Year&gt;&lt;RecNum&gt;26937&lt;/RecNum&gt;&lt;DisplayText&gt;(Plantin, Olykoya et al. 2011)&lt;/DisplayText&gt;&lt;record&gt;&lt;rec-number&gt;26937&lt;/rec-number&gt;&lt;foreign-keys&gt;&lt;key app="EN" db-id="pvzaf0095dsewuerdv2xfpw9va0ttx9z2x9d" timestamp="1630922602" guid="679b5f53-4b75-400c-8ad5-037bfaac4844"&gt;26937&lt;/key&gt;&lt;/foreign-keys&gt;&lt;ref-type name="Journal Article"&gt;17&lt;/ref-type&gt;&lt;contributors&gt;&lt;authors&gt;&lt;author&gt;Plantin, Lars.,&lt;/author&gt;&lt;author&gt;Olykoya, Adepeju.,&lt;/author&gt;&lt;author&gt;Ny, Pernilla&lt;/author&gt;&lt;/authors&gt;&lt;/contributors&gt;&lt;titles&gt;&lt;title&gt;Positive health outcomes of fathers’ involvment in pregnancy and childbirth paternal support: a scope study literature review&lt;/title&gt;&lt;/titles&gt;&lt;dates&gt;&lt;year&gt;2011&lt;/year&gt;&lt;/dates&gt;&lt;isbn&gt;1537-6680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Plantin, Olykoya et al. 2011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4B025F80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SWEDEN</w:t>
            </w:r>
          </w:p>
        </w:tc>
        <w:tc>
          <w:tcPr>
            <w:tcW w:w="4725" w:type="dxa"/>
          </w:tcPr>
          <w:p w14:paraId="35168964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ositive health outcomes of fathers’ involvement in pregnancy and childbirth paternal support: a scope study literature review</w:t>
            </w:r>
          </w:p>
        </w:tc>
        <w:tc>
          <w:tcPr>
            <w:tcW w:w="4725" w:type="dxa"/>
          </w:tcPr>
          <w:p w14:paraId="3CA19DA4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  <w:tr w:rsidR="00357780" w:rsidRPr="00465A24" w14:paraId="24B1E48C" w14:textId="77777777" w:rsidTr="00AA69E4">
        <w:trPr>
          <w:trHeight w:val="270"/>
        </w:trPr>
        <w:tc>
          <w:tcPr>
            <w:tcW w:w="4724" w:type="dxa"/>
          </w:tcPr>
          <w:p w14:paraId="136EC708" w14:textId="41D5F151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Premberg&lt;/Author&gt;&lt;Year&gt;2008&lt;/Year&gt;&lt;RecNum&gt;26922&lt;/RecNum&gt;&lt;DisplayText&gt;(Premberg, Hellström et al. 2008)&lt;/DisplayText&gt;&lt;record&gt;&lt;rec-number&gt;26922&lt;/rec-number&gt;&lt;foreign-keys&gt;&lt;key app="EN" db-id="pvzaf0095dsewuerdv2xfpw9va0ttx9z2x9d" timestamp="1630922555" guid="181da1df-d9a6-485d-b5af-5f44b8661c60"&gt;26922&lt;/key&gt;&lt;/foreign-keys&gt;&lt;ref-type name="Journal Article"&gt;17&lt;/ref-type&gt;&lt;contributors&gt;&lt;authors&gt;&lt;author&gt;Premberg, Åsa., &lt;/author&gt;&lt;author&gt;Hellström, Anna</w:instrText>
            </w:r>
            <w:r w:rsidR="00082F44">
              <w:rPr>
                <w:rFonts w:ascii="Cambria Math" w:hAnsi="Cambria Math" w:cs="Cambria Math"/>
                <w:b/>
                <w:color w:val="000000" w:themeColor="text1"/>
              </w:rPr>
              <w:instrText>‐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>Lena.,&lt;/author&gt;&lt;author&gt;Berg, Marie. &lt;/author&gt;&lt;/authors&gt;&lt;/contributors&gt;&lt;titles&gt;&lt;title&gt;Experiences of the first year as father&lt;/title&gt;&lt;secondary-title&gt;Scand J Caring Sci&lt;/secondary-title&gt;&lt;/titles&gt;&lt;periodical&gt;&lt;full-title&gt;Scand J Caring Sci&lt;/full-title&gt;&lt;/periodical&gt;&lt;pages&gt;56-63&lt;/pages&gt;&lt;volume&gt;22&lt;/volume&gt;&lt;number&gt;1&lt;/number&gt;&lt;dates&gt;&lt;year&gt;2008&lt;/year&gt;&lt;/dates&gt;&lt;isbn&gt;0283-9318&lt;/isbn&gt;&lt;urls&gt;&lt;related-urls&gt;&lt;url&gt;&lt;style face="underline" font="default" size="100%"&gt;https://onlinelibrary.wiley.com/doi/pdf/10.1111/j.1471-6712.2007.00584.x&lt;/style&gt;&lt;/url&gt;&lt;/related-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Premberg, Hellström et al. 2008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BD6322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034E0CF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riences of the first year as father</w:t>
            </w:r>
          </w:p>
        </w:tc>
        <w:tc>
          <w:tcPr>
            <w:tcW w:w="4725" w:type="dxa"/>
          </w:tcPr>
          <w:p w14:paraId="6454CFB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18FFC352" w14:textId="77777777" w:rsidTr="00AA69E4">
        <w:trPr>
          <w:trHeight w:val="225"/>
        </w:trPr>
        <w:tc>
          <w:tcPr>
            <w:tcW w:w="4724" w:type="dxa"/>
          </w:tcPr>
          <w:p w14:paraId="57998E66" w14:textId="4089095A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Premberg&lt;/Author&gt;&lt;Year&gt;2006&lt;/Year&gt;&lt;RecNum&gt;26921&lt;/RecNum&gt;&lt;DisplayText&gt;(Premberg and Lundgren 2006)&lt;/DisplayText&gt;&lt;record&gt;&lt;rec-number&gt;26921&lt;/rec-number&gt;&lt;foreign-keys&gt;&lt;key app="EN" db-id="pvzaf0095dsewuerdv2xfpw9va0ttx9z2x9d" timestamp="1630922553" guid="1605f194-3ee0-4980-af14-40ddcd93dcd0"&gt;26921&lt;/key&gt;&lt;/foreign-keys&gt;&lt;ref-type name="Journal Article"&gt;17&lt;/ref-type&gt;&lt;contributors&gt;&lt;authors&gt;&lt;author&gt;Premberg, Asa.,&lt;/author&gt;&lt;author&gt;Lundgren, Ingela. &lt;/author&gt;&lt;/authors&gt;&lt;/contributors&gt;&lt;titles&gt;&lt;title&gt;Fathers&amp;apos; experiences of childbirth education&lt;/title&gt;&lt;secondary-title&gt;Journal of Perinatal Education&lt;/secondary-title&gt;&lt;/titles&gt;&lt;periodical&gt;&lt;full-title&gt;Journal of Perinatal Education&lt;/full-title&gt;&lt;/periodical&gt;&lt;pages&gt;21&lt;/pages&gt;&lt;volume&gt;15&lt;/volume&gt;&lt;number&gt;2&lt;/number&gt;&lt;dates&gt;&lt;year&gt;2006&lt;/year&gt;&lt;/dates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Premberg and Lundgren 200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38F8BA18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SWEDEN</w:t>
            </w:r>
          </w:p>
        </w:tc>
        <w:tc>
          <w:tcPr>
            <w:tcW w:w="4725" w:type="dxa"/>
          </w:tcPr>
          <w:p w14:paraId="3907F8C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' experiences of childbirth education</w:t>
            </w:r>
          </w:p>
        </w:tc>
        <w:tc>
          <w:tcPr>
            <w:tcW w:w="4725" w:type="dxa"/>
          </w:tcPr>
          <w:p w14:paraId="01E067E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1B67CF76" w14:textId="77777777" w:rsidTr="00AA69E4">
        <w:trPr>
          <w:trHeight w:val="255"/>
        </w:trPr>
        <w:tc>
          <w:tcPr>
            <w:tcW w:w="4724" w:type="dxa"/>
          </w:tcPr>
          <w:p w14:paraId="26F4DA90" w14:textId="00806000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Redshaw&lt;/Author&gt;&lt;Year&gt;2013&lt;/Year&gt;&lt;RecNum&gt;26961&lt;/RecNum&gt;&lt;DisplayText&gt;(Redshaw and Henderson 2013)&lt;/DisplayText&gt;&lt;record&gt;&lt;rec-number&gt;26961&lt;/rec-number&gt;&lt;foreign-keys&gt;&lt;key app="EN" db-id="pvzaf0095dsewuerdv2xfpw9va0ttx9z2x9d" timestamp="1630922665" guid="e428a4c0-63a9-40c0-bfb0-55810d7faef9"&gt;26961&lt;/key&gt;&lt;/foreign-keys&gt;&lt;ref-type name="Journal Article"&gt;17&lt;/ref-type&gt;&lt;contributors&gt;&lt;authors&gt;&lt;author&gt;Redshaw, Maggie.,&lt;/author&gt;&lt;author&gt;Henderson, Jane.&lt;/author&gt;&lt;/authors&gt;&lt;/contributors&gt;&lt;titles&gt;&lt;title&gt;Fathers’ engagement in pregnancy and childbirth: evidence from a national survey&lt;/title&gt;&lt;secondary-title&gt;BMC Pregnancy and Childbirth&lt;/secondary-title&gt;&lt;/titles&gt;&lt;periodical&gt;&lt;full-title&gt;BMC pregnancy and childbirth&lt;/full-title&gt;&lt;/periodical&gt;&lt;pages&gt;70&lt;/pages&gt;&lt;volume&gt;13&lt;/volume&gt;&lt;number&gt;1&lt;/number&gt;&lt;dates&gt;&lt;year&gt;2013&lt;/year&gt;&lt;/dates&gt;&lt;isbn&gt;1471-2393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Redshaw and Henderson 2013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1A719284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120EA16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’ engagement in pregnancy and childbirth: evidence from a national survey</w:t>
            </w:r>
          </w:p>
        </w:tc>
        <w:tc>
          <w:tcPr>
            <w:tcW w:w="4725" w:type="dxa"/>
          </w:tcPr>
          <w:p w14:paraId="5651CE6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  <w:tr w:rsidR="00357780" w:rsidRPr="00465A24" w14:paraId="032505C0" w14:textId="77777777" w:rsidTr="00AA69E4">
        <w:trPr>
          <w:trHeight w:val="270"/>
        </w:trPr>
        <w:tc>
          <w:tcPr>
            <w:tcW w:w="4724" w:type="dxa"/>
          </w:tcPr>
          <w:p w14:paraId="788EA261" w14:textId="3CB90221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SZWlkPC9BdXRob3I+PFllYXI+MjAxNzwvWWVhcj48UmVj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SZWlkPC9BdXRob3I+PFllYXI+MjAxNzwvWWVhcj48UmVj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Reid, Wieck et al. 201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2F84C24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5A8DBFF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Experiences of Fathers When Their Partners are Admitted with Their Infants to a Psychiatric Mother and Baby Unit</w:t>
            </w:r>
          </w:p>
        </w:tc>
        <w:tc>
          <w:tcPr>
            <w:tcW w:w="4725" w:type="dxa"/>
          </w:tcPr>
          <w:p w14:paraId="0B09699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normal childbirth experience</w:t>
            </w:r>
          </w:p>
        </w:tc>
      </w:tr>
      <w:tr w:rsidR="00357780" w:rsidRPr="00465A24" w14:paraId="570777CC" w14:textId="77777777" w:rsidTr="00AA69E4">
        <w:trPr>
          <w:trHeight w:val="270"/>
        </w:trPr>
        <w:tc>
          <w:tcPr>
            <w:tcW w:w="4724" w:type="dxa"/>
          </w:tcPr>
          <w:p w14:paraId="3E5A5132" w14:textId="69136D65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Sb2xsPC9BdXRob3I+PFllYXI+MjAxNjwvWWVhcj48UmVj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Sb2xsPC9BdXRob3I+PFllYXI+MjAxNjwvWWVhcj48UmVj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Roll and Cheater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9E9B8B8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06603540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parents’ views of factors influencing infant feeding decisions in the antenatal period: A systematic review</w:t>
            </w:r>
          </w:p>
        </w:tc>
        <w:tc>
          <w:tcPr>
            <w:tcW w:w="4725" w:type="dxa"/>
          </w:tcPr>
          <w:p w14:paraId="33E799E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  <w:tr w:rsidR="00357780" w:rsidRPr="00465A24" w14:paraId="0CEAAA9B" w14:textId="77777777" w:rsidTr="00AA69E4">
        <w:trPr>
          <w:trHeight w:val="240"/>
        </w:trPr>
        <w:tc>
          <w:tcPr>
            <w:tcW w:w="4724" w:type="dxa"/>
          </w:tcPr>
          <w:p w14:paraId="548BC13F" w14:textId="78C23E90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lastRenderedPageBreak/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Ross&lt;/Author&gt;&lt;Year&gt;2012&lt;/Year&gt;&lt;RecNum&gt;26930&lt;/RecNum&gt;&lt;DisplayText&gt;(Ross, Church et al. 2012)&lt;/DisplayText&gt;&lt;record&gt;&lt;rec-number&gt;26930&lt;/rec-number&gt;&lt;foreign-keys&gt;&lt;key app="EN" db-id="pvzaf0095dsewuerdv2xfpw9va0ttx9z2x9d" timestamp="1630922571" guid="3f7eb3ca-b372-4525-b20c-f0acd29bf20f"&gt;26930&lt;/key&gt;&lt;/foreign-keys&gt;&lt;ref-type name="Journal Article"&gt;17&lt;/ref-type&gt;&lt;contributors&gt;&lt;authors&gt;&lt;author&gt;Ross, Nicola J.,&lt;/author&gt;&lt;author&gt;Church, Stephanie.,&lt;/author&gt;&lt;author&gt;Hill, Malcolm., &lt;/author&gt;&lt;author&gt;Seaman, Pete.,&lt;/author&gt;&lt;author&gt;Roberts, Tom. &lt;/author&gt;&lt;/authors&gt;&lt;/contributors&gt;&lt;titles&gt;&lt;title&gt;The perspectives of young men and their teenage partners on maternity and health services during pregnancy and early parenthood&lt;/title&gt;&lt;secondary-title&gt;Children and Society&lt;/secondary-title&gt;&lt;/titles&gt;&lt;periodical&gt;&lt;full-title&gt;Children and Society&lt;/full-title&gt;&lt;/periodical&gt;&lt;pages&gt;304-315&lt;/pages&gt;&lt;volume&gt;26&lt;/volume&gt;&lt;number&gt;4&lt;/number&gt;&lt;dates&gt;&lt;year&gt;2012&lt;/year&gt;&lt;/dates&gt;&lt;isbn&gt;0951-0605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Ross, Church et al. 2012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0817C8F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TURKEY</w:t>
            </w:r>
          </w:p>
        </w:tc>
        <w:tc>
          <w:tcPr>
            <w:tcW w:w="4725" w:type="dxa"/>
          </w:tcPr>
          <w:p w14:paraId="5294384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The perspectives of young men and their teenage partners on maternity and health services during pregnancy and early parenthood</w:t>
            </w:r>
          </w:p>
        </w:tc>
        <w:tc>
          <w:tcPr>
            <w:tcW w:w="4725" w:type="dxa"/>
          </w:tcPr>
          <w:p w14:paraId="1B404D8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rticipants less than 18 years</w:t>
            </w:r>
          </w:p>
        </w:tc>
      </w:tr>
      <w:tr w:rsidR="00357780" w:rsidRPr="00465A24" w14:paraId="097D7C33" w14:textId="77777777" w:rsidTr="00AA69E4">
        <w:trPr>
          <w:trHeight w:val="255"/>
        </w:trPr>
        <w:tc>
          <w:tcPr>
            <w:tcW w:w="4724" w:type="dxa"/>
          </w:tcPr>
          <w:p w14:paraId="219FB422" w14:textId="5AACCF78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YWhpcDwvQXV0aG9yPjxZZWFyPjIwMDc8L1llYXI+PFJl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YWhpcDwvQXV0aG9yPjxZZWFyPjIwMDc8L1llYXI+PFJl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Sahip and Turan 2007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06CE3C3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TURKEY</w:t>
            </w:r>
          </w:p>
        </w:tc>
        <w:tc>
          <w:tcPr>
            <w:tcW w:w="4725" w:type="dxa"/>
          </w:tcPr>
          <w:p w14:paraId="30E7F45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ducation for expectant fathers in workplaces in Turkey</w:t>
            </w:r>
          </w:p>
        </w:tc>
        <w:tc>
          <w:tcPr>
            <w:tcW w:w="4725" w:type="dxa"/>
          </w:tcPr>
          <w:p w14:paraId="4D95DE4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2EA5D578" w14:textId="77777777" w:rsidTr="00AA69E4">
        <w:trPr>
          <w:trHeight w:val="270"/>
        </w:trPr>
        <w:tc>
          <w:tcPr>
            <w:tcW w:w="4724" w:type="dxa"/>
          </w:tcPr>
          <w:p w14:paraId="2E1276A9" w14:textId="7679701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Salway&lt;/Author&gt;&lt;Year&gt;2009&lt;/Year&gt;&lt;RecNum&gt;26919&lt;/RecNum&gt;&lt;DisplayText&gt;(Salway, Chowbey et al. 2009)&lt;/DisplayText&gt;&lt;record&gt;&lt;rec-number&gt;26919&lt;/rec-number&gt;&lt;foreign-keys&gt;&lt;key app="EN" db-id="pvzaf0095dsewuerdv2xfpw9va0ttx9z2x9d" timestamp="1630922542" guid="0058337d-fae1-4fc9-8833-720d39057811"&gt;26919&lt;/key&gt;&lt;/foreign-keys&gt;&lt;ref-type name="Generic"&gt;13&lt;/ref-type&gt;&lt;contributors&gt;&lt;authors&gt;&lt;author&gt;Salway, Sarah., &lt;/author&gt;&lt;author&gt;Chowbey, Punita.,&lt;/author&gt;&lt;author&gt;Clarke, Lynda.&lt;/author&gt;&lt;/authors&gt;&lt;/contributors&gt;&lt;titles&gt;&lt;title&gt;Parenting in moden Britain: understanding the experiences of Asian fathers&lt;/title&gt;&lt;/titles&gt;&lt;dates&gt;&lt;year&gt;2009&lt;/year&gt;&lt;/dates&gt;&lt;publisher&gt;Joseph Rowntree Foundation&lt;/publisher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Salway, Chowbey et al. 2009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55F0BD6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7A55CD6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arenting in modern Britain: understanding the experiences of Asian fathers</w:t>
            </w:r>
          </w:p>
        </w:tc>
        <w:tc>
          <w:tcPr>
            <w:tcW w:w="4725" w:type="dxa"/>
          </w:tcPr>
          <w:p w14:paraId="48B6FA1C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4774FD73" w14:textId="77777777" w:rsidTr="00AA69E4">
        <w:trPr>
          <w:trHeight w:val="270"/>
        </w:trPr>
        <w:tc>
          <w:tcPr>
            <w:tcW w:w="4724" w:type="dxa"/>
          </w:tcPr>
          <w:p w14:paraId="2AFB3982" w14:textId="233471FC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Y2hvcHBl4oCQU3VsbGl2YW48L0F1dGhvcj48WWVhcj4y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Y2hvcHBl4oCQU3VsbGl2YW48L0F1dGhvcj48WWVhcj4y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Schoppe</w:t>
            </w:r>
            <w:r w:rsidR="00082F44">
              <w:rPr>
                <w:rFonts w:ascii="Cambria Math" w:hAnsi="Cambria Math" w:cs="Cambria Math"/>
                <w:b/>
                <w:noProof/>
                <w:color w:val="000000" w:themeColor="text1"/>
              </w:rPr>
              <w:t>‐</w:t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Sullivan, Kamp Dush et al. 2014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02D9ECB3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USA</w:t>
            </w:r>
          </w:p>
        </w:tc>
        <w:tc>
          <w:tcPr>
            <w:tcW w:w="4725" w:type="dxa"/>
          </w:tcPr>
          <w:p w14:paraId="7D5A328A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Expectant fathers’ intuitive parenting: Associations with parent characteristics and postpartum positive engagement</w:t>
            </w:r>
          </w:p>
        </w:tc>
        <w:tc>
          <w:tcPr>
            <w:tcW w:w="4725" w:type="dxa"/>
          </w:tcPr>
          <w:p w14:paraId="0851DC1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About fatherhood and parenthood</w:t>
            </w:r>
          </w:p>
        </w:tc>
      </w:tr>
      <w:tr w:rsidR="00357780" w:rsidRPr="00465A24" w14:paraId="333B3689" w14:textId="77777777" w:rsidTr="00AA69E4">
        <w:trPr>
          <w:trHeight w:val="285"/>
        </w:trPr>
        <w:tc>
          <w:tcPr>
            <w:tcW w:w="4724" w:type="dxa"/>
          </w:tcPr>
          <w:p w14:paraId="6E2C0D3A" w14:textId="215A578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dG9yeTwvQXV0aG9yPjxZZWFyPjIwMTY8L1llYXI+PFJl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TdG9yeTwvQXV0aG9yPjxZZWFyPjIwMTY8L1llYXI+PFJl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Story, Sodzi-Tettey et al. 2016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2B044BD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GHANA</w:t>
            </w:r>
          </w:p>
        </w:tc>
        <w:tc>
          <w:tcPr>
            <w:tcW w:w="4725" w:type="dxa"/>
          </w:tcPr>
          <w:p w14:paraId="5EDEC5A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ale Involvement and Accommodation During Obstetric Emergencies in Rural Ghana: A Qualitative Analysis</w:t>
            </w:r>
          </w:p>
        </w:tc>
        <w:tc>
          <w:tcPr>
            <w:tcW w:w="4725" w:type="dxa"/>
          </w:tcPr>
          <w:p w14:paraId="23529C1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etting not in high income country</w:t>
            </w:r>
          </w:p>
        </w:tc>
      </w:tr>
      <w:tr w:rsidR="00357780" w:rsidRPr="00465A24" w14:paraId="4B47219A" w14:textId="77777777" w:rsidTr="00AA69E4">
        <w:trPr>
          <w:trHeight w:val="240"/>
        </w:trPr>
        <w:tc>
          <w:tcPr>
            <w:tcW w:w="4724" w:type="dxa"/>
          </w:tcPr>
          <w:p w14:paraId="01A7FC3E" w14:textId="321C7818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Tehrani&lt;/Author&gt;&lt;Year&gt;2015&lt;/Year&gt;&lt;RecNum&gt;26923&lt;/RecNum&gt;&lt;DisplayText&gt;(Tehrani, Bazzazian et al. 2015)&lt;/DisplayText&gt;&lt;record&gt;&lt;rec-number&gt;26923&lt;/rec-number&gt;&lt;foreign-keys&gt;&lt;key app="EN" db-id="pvzaf0095dsewuerdv2xfpw9va0ttx9z2x9d" timestamp="1630922557" guid="1ebfb86a-c623-40fe-b0d0-23a82e059300"&gt;26923&lt;/key&gt;&lt;/foreign-keys&gt;&lt;ref-type name="Journal Article"&gt;17&lt;/ref-type&gt;&lt;contributors&gt;&lt;authors&gt;&lt;author&gt;Tehrani, S. G.,&lt;/author&gt;&lt;author&gt;Bazzazian, S., &lt;/author&gt;&lt;author&gt;Nayeri, N. D.&lt;/author&gt;&lt;/authors&gt;&lt;/contributors&gt;&lt;titles&gt;&lt;title&gt;Pregnancy experiences of first-time fathers in Iran: A qualitative interview study&lt;/title&gt;&lt;secondary-title&gt;Iranian Red Crescent Medical Journal&lt;/secondary-title&gt;&lt;/titles&gt;&lt;periodical&gt;&lt;full-title&gt;Iranian Red Crescent Medical Journal&lt;/full-title&gt;&lt;/periodical&gt;&lt;volume&gt;17&lt;/volume&gt;&lt;number&gt;2&lt;/number&gt;&lt;dates&gt;&lt;year&gt;2015&lt;/year&gt;&lt;/dates&gt;&lt;work-type&gt;Article&lt;/work-type&gt;&lt;urls&gt;&lt;related-urls&gt;&lt;url&gt;&lt;style face="underline" font="default" size="100%"&gt;https://www.scopus.com/inward/record.uri?eid=2-s2.0-84924546770&amp;amp;doi=10.5812%2fircmj.12271&amp;amp;partnerID=40&amp;amp;md5=ae95efa5f040f59548af8cd893962af3&lt;/style&gt;&lt;style face="normal" font="default" size="100%"&gt;; &lt;/style&gt;&lt;style face="underline" font="default" size="100%"&gt;https://neoscriber.org/cdn/serve/313ea/9efd5a8dba847654bb20d4925a78172e83ac302a/16037-pdf.pdf&lt;/style&gt;&lt;/url&gt;&lt;/related-urls&gt;&lt;/urls&gt;&lt;custom7&gt;e12271&lt;/custom7&gt;&lt;electronic-resource-num&gt;10.5812/ircmj.12271&lt;/electronic-resource-num&gt;&lt;remote-database-name&gt;Scopus&lt;/remote-database-name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Tehrani, Bazzazian et al.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24847B2A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IRAN</w:t>
            </w:r>
          </w:p>
        </w:tc>
        <w:tc>
          <w:tcPr>
            <w:tcW w:w="4725" w:type="dxa"/>
          </w:tcPr>
          <w:p w14:paraId="0975CD4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Pregnancy experiences of first-time fathers in Iran: A qualitative interview study</w:t>
            </w:r>
          </w:p>
        </w:tc>
        <w:tc>
          <w:tcPr>
            <w:tcW w:w="4725" w:type="dxa"/>
          </w:tcPr>
          <w:p w14:paraId="07510C07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etting not in high income country</w:t>
            </w:r>
          </w:p>
        </w:tc>
      </w:tr>
      <w:tr w:rsidR="00357780" w:rsidRPr="00465A24" w14:paraId="6E054E8C" w14:textId="77777777" w:rsidTr="00AA69E4">
        <w:trPr>
          <w:trHeight w:val="285"/>
        </w:trPr>
        <w:tc>
          <w:tcPr>
            <w:tcW w:w="4724" w:type="dxa"/>
          </w:tcPr>
          <w:p w14:paraId="02E0E3DC" w14:textId="030449E8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UaWtvdHpreTwvQXV0aG9yPjxZZWFyPjIwMTU8L1llYXI+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UaWtvdHpreTwvQXV0aG9yPjxZZWFyPjIwMTU8L1llYXI+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Tikotzky, Sadeh et al.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</w:p>
          <w:p w14:paraId="08920EB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ISRAEL</w:t>
            </w:r>
          </w:p>
        </w:tc>
        <w:tc>
          <w:tcPr>
            <w:tcW w:w="4725" w:type="dxa"/>
          </w:tcPr>
          <w:p w14:paraId="664A76B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Infant sleep development from 3 to 6 months postpartum: links with maternal sleep and paternal involvement</w:t>
            </w:r>
          </w:p>
        </w:tc>
        <w:tc>
          <w:tcPr>
            <w:tcW w:w="4725" w:type="dxa"/>
          </w:tcPr>
          <w:p w14:paraId="51BA2AB5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ore than six weeks postpartum</w:t>
            </w:r>
          </w:p>
        </w:tc>
      </w:tr>
      <w:tr w:rsidR="00357780" w:rsidRPr="00465A24" w14:paraId="39A9EFFF" w14:textId="77777777" w:rsidTr="00AA69E4">
        <w:trPr>
          <w:trHeight w:val="270"/>
        </w:trPr>
        <w:tc>
          <w:tcPr>
            <w:tcW w:w="4724" w:type="dxa"/>
          </w:tcPr>
          <w:p w14:paraId="5CA3472B" w14:textId="7D890336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Tyrer&lt;/Author&gt;&lt;Year&gt;2005&lt;/Year&gt;&lt;RecNum&gt;26959&lt;/RecNum&gt;&lt;DisplayText&gt;(Tyrer, Chase et al. 2005)&lt;/DisplayText&gt;&lt;record&gt;&lt;rec-number&gt;26959&lt;/rec-number&gt;&lt;foreign-keys&gt;&lt;key app="EN" db-id="pvzaf0095dsewuerdv2xfpw9va0ttx9z2x9d" timestamp="1630922660" guid="f2fa0249-2087-4bd3-a8a0-90df5757814d"&gt;26959&lt;/key&gt;&lt;/foreign-keys&gt;&lt;ref-type name="Journal Article"&gt;17&lt;/ref-type&gt;&lt;contributors&gt;&lt;authors&gt;&lt;author&gt;Tyrer, Paul.,&lt;/author&gt;&lt;author&gt;Chase, Elaine.,&lt;/author&gt;&lt;author&gt;Warwick, Ian.,&lt;/author&gt;&lt;author&gt;Aggleton, Peter. &lt;/author&gt;&lt;/authors&gt;&lt;/contributors&gt;&lt;titles&gt;&lt;title&gt;‘Dealing with it’: Experiences of young fathers in and leaving care&lt;/title&gt;&lt;secondary-title&gt;British Journal of Social Work&lt;/secondary-title&gt;&lt;/titles&gt;&lt;periodical&gt;&lt;full-title&gt;British Journal of Social Work&lt;/full-title&gt;&lt;/periodical&gt;&lt;pages&gt;1107-1121&lt;/pages&gt;&lt;volume&gt;35&lt;/volume&gt;&lt;number&gt;7&lt;/number&gt;&lt;dates&gt;&lt;year&gt;2005&lt;/year&gt;&lt;/dates&gt;&lt;isbn&gt;1468-263X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Tyrer, Chase et al. 200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EEE35A0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138C48BE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‘Dealing with it’: Experiences of young fathers in and leaving care</w:t>
            </w:r>
          </w:p>
        </w:tc>
        <w:tc>
          <w:tcPr>
            <w:tcW w:w="4725" w:type="dxa"/>
          </w:tcPr>
          <w:p w14:paraId="07CF6031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4ADF60D7" w14:textId="77777777" w:rsidTr="00AA69E4">
        <w:trPr>
          <w:trHeight w:val="285"/>
        </w:trPr>
        <w:tc>
          <w:tcPr>
            <w:tcW w:w="4724" w:type="dxa"/>
          </w:tcPr>
          <w:p w14:paraId="4768EC51" w14:textId="12BDFD5B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/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&lt;EndNote&gt;&lt;Cite&gt;&lt;Author&gt;Vehviläinen-Julkunen&lt;/Author&gt;&lt;Year&gt;1998&lt;/Year&gt;&lt;RecNum&gt;26931&lt;/RecNum&gt;&lt;DisplayText&gt;(Vehviläinen-Julkunen and Liukkonen 1998)&lt;/DisplayText&gt;&lt;record&gt;&lt;rec-number&gt;26931&lt;/rec-number&gt;&lt;foreign-keys&gt;&lt;key app="EN" db-id="pvzaf0095dsewuerdv2xfpw9va0ttx9z2x9d" timestamp="1630922573" guid="3ff8e8b1-03cc-472e-9d0b-4aef14653c8c"&gt;26931&lt;/key&gt;&lt;/foreign-keys&gt;&lt;ref-type name="Journal Article"&gt;17&lt;/ref-type&gt;&lt;contributors&gt;&lt;authors&gt;&lt;author&gt;Vehviläinen-Julkunen, Katri., &lt;/author&gt;&lt;author&gt;Liukkonen, Anja. &lt;/author&gt;&lt;/authors&gt;&lt;/contributors&gt;&lt;titles&gt;&lt;title&gt;Fathers&amp;apos; experiences of childbirth&lt;/title&gt;&lt;secondary-title&gt;J Midwifery&lt;/secondary-title&gt;&lt;/titles&gt;&lt;periodical&gt;&lt;full-title&gt;J Midwifery&lt;/full-title&gt;&lt;/periodical&gt;&lt;pages&gt;10-17&lt;/pages&gt;&lt;volume&gt;14&lt;/volume&gt;&lt;number&gt;1&lt;/number&gt;&lt;dates&gt;&lt;year&gt;1998&lt;/year&gt;&lt;/dates&gt;&lt;isbn&gt;0266-6138&lt;/isbn&gt;&lt;urls&gt;&lt;/urls&gt;&lt;/record&gt;&lt;/Cite&gt;&lt;/EndNote&gt;</w:instrTex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Vehviläinen-Julkunen and Liukkonen 1998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F3EC1BC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FINLAND</w:t>
            </w:r>
          </w:p>
        </w:tc>
        <w:tc>
          <w:tcPr>
            <w:tcW w:w="4725" w:type="dxa"/>
          </w:tcPr>
          <w:p w14:paraId="459B08C3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Fathers' experiences of childbirth</w:t>
            </w:r>
          </w:p>
        </w:tc>
        <w:tc>
          <w:tcPr>
            <w:tcW w:w="4725" w:type="dxa"/>
          </w:tcPr>
          <w:p w14:paraId="67ABF4E8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Study more than 10 years</w:t>
            </w:r>
          </w:p>
        </w:tc>
      </w:tr>
      <w:tr w:rsidR="00357780" w:rsidRPr="00465A24" w14:paraId="54BD612E" w14:textId="77777777" w:rsidTr="00AA69E4">
        <w:trPr>
          <w:trHeight w:val="279"/>
        </w:trPr>
        <w:tc>
          <w:tcPr>
            <w:tcW w:w="4724" w:type="dxa"/>
          </w:tcPr>
          <w:p w14:paraId="7692FBE8" w14:textId="23706963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XZWU8L0F1dGhvcj48WWVhcj4yMDE1PC9ZZWFyPjxSZWNO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XZWU8L0F1dGhvcj48WWVhcj4yMDE1PC9ZZWFyPjxSZWNO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==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Wee, Skouteris et al.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7FD6F16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lastRenderedPageBreak/>
              <w:t>AUSTRALIA</w:t>
            </w:r>
          </w:p>
        </w:tc>
        <w:tc>
          <w:tcPr>
            <w:tcW w:w="4725" w:type="dxa"/>
          </w:tcPr>
          <w:p w14:paraId="73F73169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lastRenderedPageBreak/>
              <w:t xml:space="preserve">The inter-relationship between depressive, anxiety and stress symptoms in </w:t>
            </w:r>
            <w:r w:rsidRPr="00465A24">
              <w:rPr>
                <w:rFonts w:ascii="Arial" w:hAnsi="Arial" w:cs="Arial"/>
                <w:color w:val="000000" w:themeColor="text1"/>
              </w:rPr>
              <w:lastRenderedPageBreak/>
              <w:t>fathers during the antenatal period</w:t>
            </w:r>
          </w:p>
        </w:tc>
        <w:tc>
          <w:tcPr>
            <w:tcW w:w="4725" w:type="dxa"/>
          </w:tcPr>
          <w:p w14:paraId="6D2F903D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lastRenderedPageBreak/>
              <w:t>Not a normal childbirth experience</w:t>
            </w:r>
          </w:p>
        </w:tc>
      </w:tr>
      <w:tr w:rsidR="00357780" w:rsidRPr="00465A24" w14:paraId="48F019A5" w14:textId="77777777" w:rsidTr="00AA69E4">
        <w:tc>
          <w:tcPr>
            <w:tcW w:w="4724" w:type="dxa"/>
          </w:tcPr>
          <w:p w14:paraId="004606A5" w14:textId="37B2F866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ZYXJnYXdhPC9BdXRob3I+PFllYXI+MjAxNTwvWWVhcj48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begin">
                <w:fldData xml:space="preserve">PEVuZE5vdGU+PENpdGU+PEF1dGhvcj5ZYXJnYXdhPC9BdXRob3I+PFllYXI+MjAxNTwvWWVhcj48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</w:fldData>
              </w:fldCha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instrText xml:space="preserve"> ADDIN EN.CITE.DATA </w:instrText>
            </w:r>
            <w:r w:rsidR="00082F44">
              <w:rPr>
                <w:rFonts w:ascii="Arial" w:hAnsi="Arial" w:cs="Arial"/>
                <w:b/>
                <w:color w:val="000000" w:themeColor="text1"/>
              </w:rPr>
            </w:r>
            <w:r w:rsidR="00082F4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separate"/>
            </w:r>
            <w:r w:rsidR="00082F44">
              <w:rPr>
                <w:rFonts w:ascii="Arial" w:hAnsi="Arial" w:cs="Arial"/>
                <w:b/>
                <w:noProof/>
                <w:color w:val="000000" w:themeColor="text1"/>
              </w:rPr>
              <w:t>(Yargawa and Leonardi-Bee 2015)</w:t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fldChar w:fldCharType="end"/>
            </w:r>
            <w:r w:rsidRPr="00465A24">
              <w:rPr>
                <w:rFonts w:ascii="Arial" w:hAnsi="Arial" w:cs="Arial"/>
                <w:b/>
                <w:color w:val="000000" w:themeColor="text1"/>
              </w:rPr>
              <w:t xml:space="preserve"> </w:t>
            </w:r>
          </w:p>
          <w:p w14:paraId="19798EC2" w14:textId="77777777" w:rsidR="00357780" w:rsidRPr="00465A24" w:rsidRDefault="00357780" w:rsidP="00AA69E4">
            <w:pPr>
              <w:rPr>
                <w:rFonts w:ascii="Arial" w:hAnsi="Arial" w:cs="Arial"/>
                <w:b/>
                <w:color w:val="000000" w:themeColor="text1"/>
              </w:rPr>
            </w:pPr>
            <w:r w:rsidRPr="00465A24">
              <w:rPr>
                <w:rFonts w:ascii="Arial" w:hAnsi="Arial" w:cs="Arial"/>
                <w:b/>
                <w:color w:val="000000" w:themeColor="text1"/>
              </w:rPr>
              <w:t>UK</w:t>
            </w:r>
          </w:p>
        </w:tc>
        <w:tc>
          <w:tcPr>
            <w:tcW w:w="4725" w:type="dxa"/>
          </w:tcPr>
          <w:p w14:paraId="67665F66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Male involvement and maternal health outcomes: Systematic review and meta-analysis</w:t>
            </w:r>
          </w:p>
        </w:tc>
        <w:tc>
          <w:tcPr>
            <w:tcW w:w="4725" w:type="dxa"/>
          </w:tcPr>
          <w:p w14:paraId="5D66B9BB" w14:textId="77777777" w:rsidR="00357780" w:rsidRPr="00465A24" w:rsidRDefault="00357780" w:rsidP="00AA69E4">
            <w:pPr>
              <w:rPr>
                <w:rFonts w:ascii="Arial" w:hAnsi="Arial" w:cs="Arial"/>
                <w:color w:val="000000" w:themeColor="text1"/>
              </w:rPr>
            </w:pPr>
            <w:r w:rsidRPr="00465A24">
              <w:rPr>
                <w:rFonts w:ascii="Arial" w:hAnsi="Arial" w:cs="Arial"/>
                <w:color w:val="000000" w:themeColor="text1"/>
              </w:rPr>
              <w:t>Not a primary research</w:t>
            </w:r>
          </w:p>
        </w:tc>
      </w:tr>
    </w:tbl>
    <w:p w14:paraId="3E149932" w14:textId="77777777" w:rsidR="00357780" w:rsidRPr="00465A24" w:rsidRDefault="00357780" w:rsidP="00357780">
      <w:pPr>
        <w:rPr>
          <w:color w:val="000000" w:themeColor="text1"/>
        </w:rPr>
      </w:pPr>
    </w:p>
    <w:p w14:paraId="3745ED3B" w14:textId="77777777" w:rsidR="00357780" w:rsidRPr="00465A24" w:rsidRDefault="00357780" w:rsidP="00357780">
      <w:pPr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</w:p>
    <w:p w14:paraId="10AAB0A6" w14:textId="77777777" w:rsidR="00357780" w:rsidRPr="00465A24" w:rsidRDefault="00357780" w:rsidP="00357780">
      <w:pPr>
        <w:rPr>
          <w:rFonts w:ascii="Arial" w:hAnsi="Arial" w:cs="Arial"/>
          <w:color w:val="000000" w:themeColor="text1"/>
        </w:rPr>
      </w:pPr>
    </w:p>
    <w:p w14:paraId="042D4A98" w14:textId="77777777" w:rsidR="00082F44" w:rsidRDefault="00082F44"/>
    <w:p w14:paraId="288BA803" w14:textId="77777777" w:rsidR="00082F44" w:rsidRDefault="00082F44"/>
    <w:p w14:paraId="134CBB78" w14:textId="77777777" w:rsidR="00082F44" w:rsidRPr="00082F44" w:rsidRDefault="00082F44" w:rsidP="00082F44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82F44">
        <w:rPr>
          <w:noProof/>
        </w:rPr>
        <w:t xml:space="preserve">Aarnio, P., et al. (2009). "Male involvement in antenatal HIV counseling and testing: Exploring men's perceptions in rural Malawi." </w:t>
      </w:r>
      <w:r w:rsidRPr="00082F44">
        <w:rPr>
          <w:noProof/>
          <w:u w:val="single"/>
        </w:rPr>
        <w:t>AIDS Car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1</w:t>
      </w:r>
      <w:r w:rsidRPr="00082F44">
        <w:rPr>
          <w:noProof/>
        </w:rPr>
        <w:t>(12): 1537-1546.</w:t>
      </w:r>
    </w:p>
    <w:p w14:paraId="57A4D161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582988B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An, H.-S. and K.-S. Bang (2014). "[Effects of newborn care education for first-time fathers on their knowledge and confidence in newborn care at postpartum one month]." </w:t>
      </w:r>
      <w:r w:rsidRPr="00082F44">
        <w:rPr>
          <w:noProof/>
          <w:u w:val="single"/>
        </w:rPr>
        <w:t>Journal Of Korean Academy Of Nursing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4</w:t>
      </w:r>
      <w:r w:rsidRPr="00082F44">
        <w:rPr>
          <w:noProof/>
        </w:rPr>
        <w:t>(4): 428-436.</w:t>
      </w:r>
    </w:p>
    <w:p w14:paraId="138523A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9D680D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Bergström, M., et al. (2009). "Effects of natural childbirth preparation versus standard antenatal education on epidural rates, experience of childbirth and parental stress in mothers and fathers: a randomised controlled multicentre trial." </w:t>
      </w:r>
      <w:r w:rsidRPr="00082F44">
        <w:rPr>
          <w:noProof/>
          <w:u w:val="single"/>
        </w:rPr>
        <w:t>International Journal of Obstetrics and Gynaecolog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16</w:t>
      </w:r>
      <w:r w:rsidRPr="00082F44">
        <w:rPr>
          <w:noProof/>
        </w:rPr>
        <w:t>(9): 1167-1176.</w:t>
      </w:r>
    </w:p>
    <w:p w14:paraId="543C75A1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AD048B9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Bond, M. J. (2010). "The missing link in MCH: Paternal involvement in pregnancy outcomes." </w:t>
      </w:r>
      <w:r w:rsidRPr="00082F44">
        <w:rPr>
          <w:noProof/>
          <w:u w:val="single"/>
        </w:rPr>
        <w:t>American Journal of Men's Healt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</w:t>
      </w:r>
      <w:r w:rsidRPr="00082F44">
        <w:rPr>
          <w:noProof/>
        </w:rPr>
        <w:t>(4): 285-286.</w:t>
      </w:r>
    </w:p>
    <w:p w14:paraId="15777943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53F11F4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Buston, K. M. (2010). "Experiences of, and attitudes towards, pregnancy and fatherhood amongst incarcerated young male offenders: findings from a qualitative study." </w:t>
      </w:r>
      <w:r w:rsidRPr="00082F44">
        <w:rPr>
          <w:noProof/>
          <w:u w:val="single"/>
        </w:rPr>
        <w:t>Social Science &amp; Medicin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71</w:t>
      </w:r>
      <w:r w:rsidRPr="00082F44">
        <w:rPr>
          <w:noProof/>
        </w:rPr>
        <w:t>(12): 2212-2218.</w:t>
      </w:r>
    </w:p>
    <w:p w14:paraId="1B145798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025881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apogna, G., et al. (2007). "Expectant fathers’ experience during labor with or without epidural analgesia." </w:t>
      </w:r>
      <w:r w:rsidRPr="00082F44">
        <w:rPr>
          <w:noProof/>
          <w:u w:val="single"/>
        </w:rPr>
        <w:t>International Journal of Obstetrics Anesthesia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6</w:t>
      </w:r>
      <w:r w:rsidRPr="00082F44">
        <w:rPr>
          <w:noProof/>
        </w:rPr>
        <w:t>(2): 110-115.</w:t>
      </w:r>
    </w:p>
    <w:p w14:paraId="39585E9B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FC8DA0A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arter, M. W. (2002). "'Because he loves me': Husbands' involvement in maternal health in Guatemala." </w:t>
      </w:r>
      <w:r w:rsidRPr="00082F44">
        <w:rPr>
          <w:noProof/>
          <w:u w:val="single"/>
        </w:rPr>
        <w:t>Culture, Health &amp; Sexualit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</w:t>
      </w:r>
      <w:r w:rsidRPr="00082F44">
        <w:rPr>
          <w:noProof/>
        </w:rPr>
        <w:t>(3): 259-279.</w:t>
      </w:r>
    </w:p>
    <w:p w14:paraId="5B68BF9F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600C321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handler, S. and P. A. Field (1997). "Becoming a father: First‐time fathers' experience of labor and delivery." </w:t>
      </w:r>
      <w:r w:rsidRPr="00082F44">
        <w:rPr>
          <w:noProof/>
          <w:u w:val="single"/>
        </w:rPr>
        <w:t>Nursing and Midwifer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2</w:t>
      </w:r>
      <w:r w:rsidRPr="00082F44">
        <w:rPr>
          <w:noProof/>
        </w:rPr>
        <w:t>(1): 17-24.</w:t>
      </w:r>
    </w:p>
    <w:p w14:paraId="5070AB9A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B971D60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lastRenderedPageBreak/>
        <w:t xml:space="preserve">Chang, G., et al. (2006). "Identifying risk drinking in expectant fathers." </w:t>
      </w:r>
      <w:r w:rsidRPr="00082F44">
        <w:rPr>
          <w:noProof/>
          <w:u w:val="single"/>
        </w:rPr>
        <w:t>Birth: Issues in Perinatal Car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3</w:t>
      </w:r>
      <w:r w:rsidRPr="00082F44">
        <w:rPr>
          <w:noProof/>
        </w:rPr>
        <w:t>(2): 110-116.</w:t>
      </w:r>
    </w:p>
    <w:p w14:paraId="5791825D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CF6FFE2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linton, J. F. (1986). "Expectant fathers at risk for couvade." </w:t>
      </w:r>
      <w:r w:rsidRPr="00082F44">
        <w:rPr>
          <w:noProof/>
          <w:u w:val="single"/>
        </w:rPr>
        <w:t>Nursing researc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5</w:t>
      </w:r>
      <w:r w:rsidRPr="00082F44">
        <w:rPr>
          <w:noProof/>
        </w:rPr>
        <w:t>(5): 290-295.</w:t>
      </w:r>
    </w:p>
    <w:p w14:paraId="3DADE479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B530C93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linton, J. F. (1987). "Physical and emotional responses of expectant fathers throughout pregnancy and the early postpartum period." </w:t>
      </w:r>
      <w:r w:rsidRPr="00082F44">
        <w:rPr>
          <w:noProof/>
          <w:u w:val="single"/>
        </w:rPr>
        <w:t>International Journal of Nursing Studies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4</w:t>
      </w:r>
      <w:r w:rsidRPr="00082F44">
        <w:rPr>
          <w:noProof/>
        </w:rPr>
        <w:t>(1): 59-68.</w:t>
      </w:r>
    </w:p>
    <w:p w14:paraId="7BDC4955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055082A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Cook, M. (2000). Mothers' and fathers' distress following childbirth: a discursive interactional perspective, University of East London.</w:t>
      </w:r>
    </w:p>
    <w:p w14:paraId="42ED5D4D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D5C894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ôté-Arsenault, D., Denney-Koelsch, E. (2016). "“Have no regrets:” Parents’ experiences and developmental tasks in pregnancy with a lethal fetal diagnosis." </w:t>
      </w:r>
      <w:r w:rsidRPr="00082F44">
        <w:rPr>
          <w:noProof/>
          <w:u w:val="single"/>
        </w:rPr>
        <w:t>Social Science and Medicin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54</w:t>
      </w:r>
      <w:r w:rsidRPr="00082F44">
        <w:rPr>
          <w:noProof/>
        </w:rPr>
        <w:t>: 100-109.</w:t>
      </w:r>
    </w:p>
    <w:p w14:paraId="1B4EC286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5C7C5567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Cronenwett, L. R., Newmark, Lucy L. (1974). "Fathers' responses to childbirth." </w:t>
      </w:r>
      <w:r w:rsidRPr="00082F44">
        <w:rPr>
          <w:noProof/>
          <w:u w:val="single"/>
        </w:rPr>
        <w:t>Nursing research</w:t>
      </w:r>
      <w:r w:rsidRPr="00082F44">
        <w:rPr>
          <w:noProof/>
        </w:rPr>
        <w:t>.</w:t>
      </w:r>
    </w:p>
    <w:p w14:paraId="7F08244D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568FF8A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Dalton, L. J. (2000). Fathers' expectations and experiences of childbirth: implications for postnatal adjustment, Open University.</w:t>
      </w:r>
    </w:p>
    <w:p w14:paraId="228E019E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041C2DB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Danerek, M., Dykes, Anna-Karin. (2008). "A theoretical model of parents' experiences of threat of preterm birth in Sweden." </w:t>
      </w:r>
      <w:r w:rsidRPr="00082F44">
        <w:rPr>
          <w:noProof/>
          <w:u w:val="single"/>
        </w:rPr>
        <w:t>Midwifer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4</w:t>
      </w:r>
      <w:r w:rsidRPr="00082F44">
        <w:rPr>
          <w:noProof/>
        </w:rPr>
        <w:t>(4): 416-424.</w:t>
      </w:r>
    </w:p>
    <w:p w14:paraId="4AC36758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4080BDE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Dayton, C. J., Buczkowski, Raelynn., Muzik, Maria.,, et al. (2016). "Expectant fathers’ beliefs and expectations about fathering as they prepare to parent a new infant." </w:t>
      </w:r>
      <w:r w:rsidRPr="00082F44">
        <w:rPr>
          <w:noProof/>
          <w:u w:val="single"/>
        </w:rPr>
        <w:t>Social Work Research</w:t>
      </w:r>
      <w:r w:rsidRPr="00082F44">
        <w:rPr>
          <w:noProof/>
        </w:rPr>
        <w:t>: 1-11.</w:t>
      </w:r>
    </w:p>
    <w:p w14:paraId="3E6E8801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0D988C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Department of Health (2011). Parent's views on the maternity journey and early parenthood, The Stationery Office London.</w:t>
      </w:r>
    </w:p>
    <w:p w14:paraId="75F02BEA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AE99A48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Divney, A. and D. Gordon, Magriples, Urania., Kershaw, Trace. (2016). "Stress and behavioral risk among young expectant couples." </w:t>
      </w:r>
      <w:r w:rsidRPr="00082F44">
        <w:rPr>
          <w:noProof/>
          <w:u w:val="single"/>
        </w:rPr>
        <w:t>Journal of Adolescenc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53</w:t>
      </w:r>
      <w:r w:rsidRPr="00082F44">
        <w:rPr>
          <w:noProof/>
        </w:rPr>
        <w:t>: 34-44.</w:t>
      </w:r>
    </w:p>
    <w:p w14:paraId="5EFB18A4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6381B75E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Etheridge, J. (2014). The experiences of fathers who found childbirth traumatic, University of Liverpool.</w:t>
      </w:r>
    </w:p>
    <w:p w14:paraId="62BC6E52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311302A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Ferguson, H. and P. Gates (2015). "Early intervention and holistic, relationship‐based practice with fathers: evidence from the work of the F amily N urse P artnership." </w:t>
      </w:r>
      <w:r w:rsidRPr="00082F44">
        <w:rPr>
          <w:noProof/>
          <w:u w:val="single"/>
        </w:rPr>
        <w:t>Child, Family and Social Work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0</w:t>
      </w:r>
      <w:r w:rsidRPr="00082F44">
        <w:rPr>
          <w:noProof/>
        </w:rPr>
        <w:t>(1): 96-105.</w:t>
      </w:r>
    </w:p>
    <w:p w14:paraId="4E5B3551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DE4BCA3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Finnbogadóttir, H. and E. C. Svalenius, Persson, Eva K. (2003). "Expectant first-time fathers’ experiences of pregnancy." </w:t>
      </w:r>
      <w:r w:rsidRPr="00082F44">
        <w:rPr>
          <w:noProof/>
          <w:u w:val="single"/>
        </w:rPr>
        <w:t>Midwifer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9</w:t>
      </w:r>
      <w:r w:rsidRPr="00082F44">
        <w:rPr>
          <w:noProof/>
        </w:rPr>
        <w:t>(2): 96-105.</w:t>
      </w:r>
    </w:p>
    <w:p w14:paraId="07C17D3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lastRenderedPageBreak/>
        <w:tab/>
      </w:r>
    </w:p>
    <w:p w14:paraId="412CC6BF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Frost, L. A. (1997). Postpartum distress in fathers: Predicting depressive symptoms, anxiety, and anger at one month postpartum, ProQuest Information &amp; Learning. </w:t>
      </w:r>
      <w:r w:rsidRPr="00082F44">
        <w:rPr>
          <w:b/>
          <w:noProof/>
        </w:rPr>
        <w:t xml:space="preserve">57: </w:t>
      </w:r>
      <w:r w:rsidRPr="00082F44">
        <w:rPr>
          <w:noProof/>
        </w:rPr>
        <w:t>4706-4706.</w:t>
      </w:r>
    </w:p>
    <w:p w14:paraId="126F9068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693D47F0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Greenhalgh, R., et al. (2000). "Fathers' coping style, antenatal preparation, and experiences of labor and the postpartum." </w:t>
      </w:r>
      <w:r w:rsidRPr="00082F44">
        <w:rPr>
          <w:noProof/>
          <w:u w:val="single"/>
        </w:rPr>
        <w:t>Birth (Berkeley, Calif.)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7</w:t>
      </w:r>
      <w:r w:rsidRPr="00082F44">
        <w:rPr>
          <w:noProof/>
        </w:rPr>
        <w:t>(3): 177-184.</w:t>
      </w:r>
    </w:p>
    <w:p w14:paraId="15D2A220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A4C4DC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Gungor, I. and N. K. Beji (2007). "Effects of fathers’ attendance to labor and delivery on the experience of childbirth in Turkey." </w:t>
      </w:r>
      <w:r w:rsidRPr="00082F44">
        <w:rPr>
          <w:noProof/>
          <w:u w:val="single"/>
        </w:rPr>
        <w:t>Western Journal of Nursing Researc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9</w:t>
      </w:r>
      <w:r w:rsidRPr="00082F44">
        <w:rPr>
          <w:noProof/>
        </w:rPr>
        <w:t>(2): 213-231.</w:t>
      </w:r>
    </w:p>
    <w:p w14:paraId="4020A4D0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4F1D1227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Hallgreen, A., et al. (1999). "Swedish fathers' involvement in and experiences of childbirth preparation and childbirth." </w:t>
      </w:r>
      <w:r w:rsidRPr="00082F44">
        <w:rPr>
          <w:noProof/>
          <w:u w:val="single"/>
        </w:rPr>
        <w:t>Midwifer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5</w:t>
      </w:r>
      <w:r w:rsidRPr="00082F44">
        <w:rPr>
          <w:noProof/>
        </w:rPr>
        <w:t>(1): 6-15.</w:t>
      </w:r>
    </w:p>
    <w:p w14:paraId="3B18B69D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AB8D1C9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Harvey, M. E. (2010). The experiences and perceptions of fathers attending the birth and immediate care of their baby, Aston University.</w:t>
      </w:r>
    </w:p>
    <w:p w14:paraId="19A95C2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35DF2A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Hauari, H. and K. Hollingworth (2009). "Understanding fathering: Masculinity, diversity and change."</w:t>
      </w:r>
    </w:p>
    <w:p w14:paraId="1430D6F8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29078FF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Johnson, M. P. (2002). "An exploration of men's experience and role at childbirth." </w:t>
      </w:r>
      <w:r w:rsidRPr="00082F44">
        <w:rPr>
          <w:noProof/>
          <w:u w:val="single"/>
        </w:rPr>
        <w:t>Men's Studies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0</w:t>
      </w:r>
      <w:r w:rsidRPr="00082F44">
        <w:rPr>
          <w:noProof/>
        </w:rPr>
        <w:t>(2): 165-182.</w:t>
      </w:r>
    </w:p>
    <w:p w14:paraId="52773FFF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301C2B1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Johnson, M. P. (2002). "The implications of unfulfilled expectations and perceived pressure to attend the birth on men's stress levels following birth attendance: a longitudinal study." </w:t>
      </w:r>
      <w:r w:rsidRPr="00082F44">
        <w:rPr>
          <w:noProof/>
          <w:u w:val="single"/>
        </w:rPr>
        <w:t>Journal Of Psychosomatic Obstetrics And Gynaecolog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3</w:t>
      </w:r>
      <w:r w:rsidRPr="00082F44">
        <w:rPr>
          <w:noProof/>
        </w:rPr>
        <w:t>(3): 173-182.</w:t>
      </w:r>
    </w:p>
    <w:p w14:paraId="28A8787A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67A03BD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Kowlessar, O., et al. (2015). "First-time fathers’ experiences of parenting during the first year." </w:t>
      </w:r>
      <w:r w:rsidRPr="00082F44">
        <w:rPr>
          <w:noProof/>
          <w:u w:val="single"/>
        </w:rPr>
        <w:t>Journal of Reproductive and Infant Psycholog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3</w:t>
      </w:r>
      <w:r w:rsidRPr="00082F44">
        <w:rPr>
          <w:noProof/>
        </w:rPr>
        <w:t>(1): 4-14.</w:t>
      </w:r>
    </w:p>
    <w:p w14:paraId="52AB3830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8B1AF3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Liebenau, A. (2000). Fathers' experiences of childbirth: an investigation into post-traumatic stress symptoms in first-time fathers and related factors, University of Exeter.</w:t>
      </w:r>
    </w:p>
    <w:p w14:paraId="7423B055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A0BC2D1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Liebenberg, B. (1969). "Expectant fathers." </w:t>
      </w:r>
      <w:r w:rsidRPr="00082F44">
        <w:rPr>
          <w:noProof/>
          <w:u w:val="single"/>
        </w:rPr>
        <w:t>Child &amp; Famil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8</w:t>
      </w:r>
      <w:r w:rsidRPr="00082F44">
        <w:rPr>
          <w:noProof/>
        </w:rPr>
        <w:t>(3): 265-277.</w:t>
      </w:r>
    </w:p>
    <w:p w14:paraId="62AC3FD2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3E785F8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Lindberg, B., Axelsson, Karin., and K. Öhrling (2007). "The birth of premature infants: experiences from the fathers’ perspective." </w:t>
      </w:r>
      <w:r w:rsidRPr="00082F44">
        <w:rPr>
          <w:noProof/>
          <w:u w:val="single"/>
        </w:rPr>
        <w:t>Neonatal Nursing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3</w:t>
      </w:r>
      <w:r w:rsidRPr="00082F44">
        <w:rPr>
          <w:noProof/>
        </w:rPr>
        <w:t>(4): 142-149.</w:t>
      </w:r>
    </w:p>
    <w:p w14:paraId="1B87EE6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4CD0DA8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Lisy, K., et al. (2016). "Provision of meaningful care at diagnosis, birth, and after stillbirth: A qualitative synthesis of parents' experiences." </w:t>
      </w:r>
      <w:r w:rsidRPr="00082F44">
        <w:rPr>
          <w:noProof/>
          <w:u w:val="single"/>
        </w:rPr>
        <w:t>Birth: Issues in Perinatal Car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3</w:t>
      </w:r>
      <w:r w:rsidRPr="00082F44">
        <w:rPr>
          <w:noProof/>
        </w:rPr>
        <w:t>(1): 6-19.</w:t>
      </w:r>
    </w:p>
    <w:p w14:paraId="690A2DDB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53B872CB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Lukesch, H. (1977). "The pregnancy experience according to expectant fathers." </w:t>
      </w:r>
      <w:r w:rsidRPr="00082F44">
        <w:rPr>
          <w:noProof/>
          <w:u w:val="single"/>
        </w:rPr>
        <w:t>Psychologie und Praxis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1</w:t>
      </w:r>
      <w:r w:rsidRPr="00082F44">
        <w:rPr>
          <w:noProof/>
        </w:rPr>
        <w:t>(3): 123-131.</w:t>
      </w:r>
    </w:p>
    <w:p w14:paraId="5AD8AD63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lastRenderedPageBreak/>
        <w:tab/>
      </w:r>
    </w:p>
    <w:p w14:paraId="5DC47791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Navarro, G. M., et al. (2009). "Paternity and health services. Qualitative research on men's experiences during pregnancy, delivery and postpartum of theirs partners." </w:t>
      </w:r>
      <w:r w:rsidRPr="00082F44">
        <w:rPr>
          <w:noProof/>
          <w:u w:val="single"/>
        </w:rPr>
        <w:t>Revista Espanola De Salud Publica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83</w:t>
      </w:r>
      <w:r w:rsidRPr="00082F44">
        <w:rPr>
          <w:noProof/>
        </w:rPr>
        <w:t>(2): 267-278.</w:t>
      </w:r>
    </w:p>
    <w:p w14:paraId="10EC5CC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08E1BFD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Nichols, M. R. (1993). "Paternal perspectives of the childbirth experience." </w:t>
      </w:r>
      <w:r w:rsidRPr="00082F44">
        <w:rPr>
          <w:noProof/>
          <w:u w:val="single"/>
        </w:rPr>
        <w:t>Maternal Child Nursing</w:t>
      </w:r>
      <w:r w:rsidRPr="00082F44">
        <w:rPr>
          <w:noProof/>
        </w:rPr>
        <w:t>.</w:t>
      </w:r>
    </w:p>
    <w:p w14:paraId="79474548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4CD7C7C9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Ny, P., et al. (2007). "Middle Eastern mothers in Sweden, their experiences of the maternal health service and their partner's involvement." </w:t>
      </w:r>
      <w:r w:rsidRPr="00082F44">
        <w:rPr>
          <w:noProof/>
          <w:u w:val="single"/>
        </w:rPr>
        <w:t>Reproductive Healt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</w:t>
      </w:r>
      <w:r w:rsidRPr="00082F44">
        <w:rPr>
          <w:noProof/>
        </w:rPr>
        <w:t>.</w:t>
      </w:r>
    </w:p>
    <w:p w14:paraId="78B92C0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BD6FD0E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Olin, R. M. and E. Faxelid (2003). "Parents' needs to talk about their experiences of childbirth." </w:t>
      </w:r>
      <w:r w:rsidRPr="00082F44">
        <w:rPr>
          <w:noProof/>
          <w:u w:val="single"/>
        </w:rPr>
        <w:t>Scandinavian Journal of Caring Sciences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7</w:t>
      </w:r>
      <w:r w:rsidRPr="00082F44">
        <w:rPr>
          <w:noProof/>
        </w:rPr>
        <w:t>(2): 153-159.</w:t>
      </w:r>
    </w:p>
    <w:p w14:paraId="1BCA2B2F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075EA303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Plantin, L., et al. (2011). "Positive health outcomes of fathers’ involvment in pregnancy and childbirth paternal support: a scope study literature review."</w:t>
      </w:r>
    </w:p>
    <w:p w14:paraId="2699FC34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0397298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Premberg, Å., et al. (2008). "Experiences of the first year as father." </w:t>
      </w:r>
      <w:r w:rsidRPr="00082F44">
        <w:rPr>
          <w:noProof/>
          <w:u w:val="single"/>
        </w:rPr>
        <w:t>Scand J Caring Sci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2</w:t>
      </w:r>
      <w:r w:rsidRPr="00082F44">
        <w:rPr>
          <w:noProof/>
        </w:rPr>
        <w:t>(1): 56-63.</w:t>
      </w:r>
    </w:p>
    <w:p w14:paraId="56D1B430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45D9F06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Premberg, A. and I. Lundgren (2006). "Fathers' experiences of childbirth education." </w:t>
      </w:r>
      <w:r w:rsidRPr="00082F44">
        <w:rPr>
          <w:noProof/>
          <w:u w:val="single"/>
        </w:rPr>
        <w:t>Journal of Perinatal Education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5</w:t>
      </w:r>
      <w:r w:rsidRPr="00082F44">
        <w:rPr>
          <w:noProof/>
        </w:rPr>
        <w:t>(2): 21.</w:t>
      </w:r>
    </w:p>
    <w:p w14:paraId="5748BECA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87F6174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Redshaw, M. and J. Henderson (2013). "Fathers’ engagement in pregnancy and childbirth: evidence from a national survey." </w:t>
      </w:r>
      <w:r w:rsidRPr="00082F44">
        <w:rPr>
          <w:noProof/>
          <w:u w:val="single"/>
        </w:rPr>
        <w:t>BMC pregnancy and childbirt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3</w:t>
      </w:r>
      <w:r w:rsidRPr="00082F44">
        <w:rPr>
          <w:noProof/>
        </w:rPr>
        <w:t>(1): 70.</w:t>
      </w:r>
    </w:p>
    <w:p w14:paraId="799B2F64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3D37DFA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Reid, H., et al. (2017). "The Experiences of Fathers When Their Partners are Admitted with Their Infants to a Psychiatric Mother and Baby Unit." </w:t>
      </w:r>
      <w:r w:rsidRPr="00082F44">
        <w:rPr>
          <w:noProof/>
          <w:u w:val="single"/>
        </w:rPr>
        <w:t>Clinical Psychology &amp; Psychotherap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4</w:t>
      </w:r>
      <w:r w:rsidRPr="00082F44">
        <w:rPr>
          <w:noProof/>
        </w:rPr>
        <w:t>(4): 919-931.</w:t>
      </w:r>
    </w:p>
    <w:p w14:paraId="0A72A7C7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5679B3B5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Roll, C. L. and F. Cheater (2016). "Expectant parents’ views of factors influencing infant feeding decisions in the antenatal period: A systematic review." </w:t>
      </w:r>
      <w:r w:rsidRPr="00082F44">
        <w:rPr>
          <w:noProof/>
          <w:u w:val="single"/>
        </w:rPr>
        <w:t>International Journal of Nursing Studies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60</w:t>
      </w:r>
      <w:r w:rsidRPr="00082F44">
        <w:rPr>
          <w:noProof/>
        </w:rPr>
        <w:t>: 145-155.</w:t>
      </w:r>
    </w:p>
    <w:p w14:paraId="32F4BD29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4C5A7E0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Ross, N. J., et al. (2012). "The perspectives of young men and their teenage partners on maternity and health services during pregnancy and early parenthood." </w:t>
      </w:r>
      <w:r w:rsidRPr="00082F44">
        <w:rPr>
          <w:noProof/>
          <w:u w:val="single"/>
        </w:rPr>
        <w:t>Children and Societ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26</w:t>
      </w:r>
      <w:r w:rsidRPr="00082F44">
        <w:rPr>
          <w:noProof/>
        </w:rPr>
        <w:t>(4): 304-315.</w:t>
      </w:r>
    </w:p>
    <w:p w14:paraId="172061C2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D46EC43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Sahip, Y. and J. M. Turan (2007). "Education for expectant fathers in workplaces in Turkey." </w:t>
      </w:r>
      <w:r w:rsidRPr="00082F44">
        <w:rPr>
          <w:noProof/>
          <w:u w:val="single"/>
        </w:rPr>
        <w:t>Journal Of Biosocial Science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9</w:t>
      </w:r>
      <w:r w:rsidRPr="00082F44">
        <w:rPr>
          <w:noProof/>
        </w:rPr>
        <w:t>(6): 843-860.</w:t>
      </w:r>
    </w:p>
    <w:p w14:paraId="64C05B09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2ED0534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>Salway, S., et al. (2009). Parenting in moden Britain: understanding the experiences of Asian fathers, Joseph Rowntree Foundation.</w:t>
      </w:r>
    </w:p>
    <w:p w14:paraId="0FAE9EF6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6CA600A1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lastRenderedPageBreak/>
        <w:t xml:space="preserve">Schoppe‐Sullivan, S. J., Altenburger, Lauren E., Settle, Theresa A., , et al. (2014). "Expectant fathers’ intuitive parenting: Associations with parent characteristics and postpartum positive engagement." </w:t>
      </w:r>
      <w:r w:rsidRPr="00082F44">
        <w:rPr>
          <w:noProof/>
          <w:u w:val="single"/>
        </w:rPr>
        <w:t>Infant Mental Health Journal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5</w:t>
      </w:r>
      <w:r w:rsidRPr="00082F44">
        <w:rPr>
          <w:noProof/>
        </w:rPr>
        <w:t>(5): 409-421.</w:t>
      </w:r>
    </w:p>
    <w:p w14:paraId="55BD036D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7A1B7DEE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Story, W. T., Barrington, Clare., Fordham, Corinne.,, et al. (2016). "Male Involvement and Accommodation During Obstetric Emergencies in Rural Ghana: A Qualitative Analysis." </w:t>
      </w:r>
      <w:r w:rsidRPr="00082F44">
        <w:rPr>
          <w:noProof/>
          <w:u w:val="single"/>
        </w:rPr>
        <w:t>International Perspectives on Sexual and Reproductive Healt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42</w:t>
      </w:r>
      <w:r w:rsidRPr="00082F44">
        <w:rPr>
          <w:noProof/>
        </w:rPr>
        <w:t>(4): 211-219.</w:t>
      </w:r>
    </w:p>
    <w:p w14:paraId="21DA3EEC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3A344F44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Tehrani, S. G., et al. (2015). "Pregnancy experiences of first-time fathers in Iran: A qualitative interview study." </w:t>
      </w:r>
      <w:r w:rsidRPr="00082F44">
        <w:rPr>
          <w:noProof/>
          <w:u w:val="single"/>
        </w:rPr>
        <w:t>Iranian Red Crescent Medical Journal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7</w:t>
      </w:r>
      <w:r w:rsidRPr="00082F44">
        <w:rPr>
          <w:noProof/>
        </w:rPr>
        <w:t>(2).</w:t>
      </w:r>
    </w:p>
    <w:p w14:paraId="210247EE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13E216D8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Tikotzky, L., et al. (2015). "Infant sleep development from 3 to 6 months postpartum: links with maternal sleep and paternal involvement." </w:t>
      </w:r>
      <w:r w:rsidRPr="00082F44">
        <w:rPr>
          <w:noProof/>
          <w:u w:val="single"/>
        </w:rPr>
        <w:t>Monographs Of The Society For Research In Child Development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80</w:t>
      </w:r>
      <w:r w:rsidRPr="00082F44">
        <w:rPr>
          <w:noProof/>
        </w:rPr>
        <w:t>(1): 107-124.</w:t>
      </w:r>
    </w:p>
    <w:p w14:paraId="1F108379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C60242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Tyrer, P., et al. (2005). "‘Dealing with it’: Experiences of young fathers in and leaving care." </w:t>
      </w:r>
      <w:r w:rsidRPr="00082F44">
        <w:rPr>
          <w:noProof/>
          <w:u w:val="single"/>
        </w:rPr>
        <w:t>British Journal of Social Work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5</w:t>
      </w:r>
      <w:r w:rsidRPr="00082F44">
        <w:rPr>
          <w:noProof/>
        </w:rPr>
        <w:t>(7): 1107-1121.</w:t>
      </w:r>
    </w:p>
    <w:p w14:paraId="7F21A334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4C439BAC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Vehviläinen-Julkunen, K. and A. Liukkonen (1998). "Fathers' experiences of childbirth." </w:t>
      </w:r>
      <w:r w:rsidRPr="00082F44">
        <w:rPr>
          <w:noProof/>
          <w:u w:val="single"/>
        </w:rPr>
        <w:t>J Midwifer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14</w:t>
      </w:r>
      <w:r w:rsidRPr="00082F44">
        <w:rPr>
          <w:noProof/>
        </w:rPr>
        <w:t>(1): 10-17.</w:t>
      </w:r>
    </w:p>
    <w:p w14:paraId="229EBDC0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224F0A00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Wee, K. Y., et al. (2015). "The inter-relationship between depressive, anxiety and stress symptoms in fathers during the antenatal period." </w:t>
      </w:r>
      <w:r w:rsidRPr="00082F44">
        <w:rPr>
          <w:noProof/>
          <w:u w:val="single"/>
        </w:rPr>
        <w:t>Journal of Reproductive and Infant Psychology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33</w:t>
      </w:r>
      <w:r w:rsidRPr="00082F44">
        <w:rPr>
          <w:noProof/>
        </w:rPr>
        <w:t>(4): 359-373.</w:t>
      </w:r>
    </w:p>
    <w:p w14:paraId="15C40CB2" w14:textId="77777777" w:rsidR="00082F44" w:rsidRPr="00082F44" w:rsidRDefault="00082F44" w:rsidP="00082F44">
      <w:pPr>
        <w:pStyle w:val="EndNoteBibliography"/>
        <w:spacing w:after="0"/>
        <w:ind w:left="720" w:hanging="720"/>
        <w:rPr>
          <w:noProof/>
        </w:rPr>
      </w:pPr>
      <w:r w:rsidRPr="00082F44">
        <w:rPr>
          <w:noProof/>
        </w:rPr>
        <w:tab/>
      </w:r>
    </w:p>
    <w:p w14:paraId="4D9A5B66" w14:textId="77777777" w:rsidR="00082F44" w:rsidRPr="00082F44" w:rsidRDefault="00082F44" w:rsidP="00082F44">
      <w:pPr>
        <w:pStyle w:val="EndNoteBibliography"/>
        <w:rPr>
          <w:noProof/>
        </w:rPr>
      </w:pPr>
      <w:r w:rsidRPr="00082F44">
        <w:rPr>
          <w:noProof/>
        </w:rPr>
        <w:t xml:space="preserve">Yargawa, J. and J. Leonardi-Bee (2015). "Male involvement and maternal health outcomes: Systematic review and meta-analysis." </w:t>
      </w:r>
      <w:r w:rsidRPr="00082F44">
        <w:rPr>
          <w:noProof/>
          <w:u w:val="single"/>
        </w:rPr>
        <w:t>Journal of Epidemiology and Community Health</w:t>
      </w:r>
      <w:r w:rsidRPr="00082F44">
        <w:rPr>
          <w:noProof/>
        </w:rPr>
        <w:t xml:space="preserve"> </w:t>
      </w:r>
      <w:r w:rsidRPr="00082F44">
        <w:rPr>
          <w:b/>
          <w:noProof/>
        </w:rPr>
        <w:t>69</w:t>
      </w:r>
      <w:r w:rsidRPr="00082F44">
        <w:rPr>
          <w:noProof/>
        </w:rPr>
        <w:t>(6): 604-612.</w:t>
      </w:r>
    </w:p>
    <w:p w14:paraId="6BDC3874" w14:textId="77777777" w:rsidR="00082F44" w:rsidRPr="00082F44" w:rsidRDefault="00082F44" w:rsidP="00082F44">
      <w:pPr>
        <w:pStyle w:val="EndNoteBibliography"/>
        <w:ind w:left="720" w:hanging="720"/>
        <w:rPr>
          <w:noProof/>
        </w:rPr>
      </w:pPr>
      <w:r w:rsidRPr="00082F44">
        <w:rPr>
          <w:noProof/>
        </w:rPr>
        <w:tab/>
      </w:r>
    </w:p>
    <w:p w14:paraId="33C90618" w14:textId="35B13F75" w:rsidR="005368F7" w:rsidRDefault="00082F44">
      <w:r>
        <w:fldChar w:fldCharType="end"/>
      </w:r>
    </w:p>
    <w:sectPr w:rsidR="005368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57780"/>
    <w:rsid w:val="00082F44"/>
    <w:rsid w:val="00093BF9"/>
    <w:rsid w:val="00305B19"/>
    <w:rsid w:val="00357780"/>
    <w:rsid w:val="005368F7"/>
    <w:rsid w:val="005A51D9"/>
    <w:rsid w:val="00630437"/>
    <w:rsid w:val="006356A3"/>
    <w:rsid w:val="006D0CD9"/>
    <w:rsid w:val="009C7B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BBEB177"/>
  <w15:chartTrackingRefBased/>
  <w15:docId w15:val="{FB1C194D-918B-824B-ABE6-A78BC6EC44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7780"/>
    <w:pPr>
      <w:spacing w:after="200" w:line="276" w:lineRule="auto"/>
    </w:pPr>
    <w:rPr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57780"/>
    <w:pPr>
      <w:keepNext/>
      <w:keepLines/>
      <w:spacing w:before="200" w:after="0"/>
      <w:outlineLvl w:val="2"/>
    </w:pPr>
    <w:rPr>
      <w:rFonts w:ascii="Arial" w:eastAsiaTheme="majorEastAsia" w:hAnsi="Arial" w:cs="Arial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57780"/>
    <w:rPr>
      <w:rFonts w:ascii="Arial" w:eastAsiaTheme="majorEastAsia" w:hAnsi="Arial" w:cs="Arial"/>
      <w:b/>
      <w:bCs/>
    </w:rPr>
  </w:style>
  <w:style w:type="table" w:styleId="TableGrid">
    <w:name w:val="Table Grid"/>
    <w:basedOn w:val="TableNormal"/>
    <w:uiPriority w:val="59"/>
    <w:rsid w:val="00357780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82F44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2F44"/>
    <w:rPr>
      <w:rFonts w:ascii="Calibri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2F44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82F44"/>
    <w:rPr>
      <w:rFonts w:ascii="Calibri" w:hAnsi="Calibri" w:cs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8700</Words>
  <Characters>49594</Characters>
  <Application>Microsoft Office Word</Application>
  <DocSecurity>0</DocSecurity>
  <Lines>413</Lines>
  <Paragraphs>116</Paragraphs>
  <ScaleCrop>false</ScaleCrop>
  <Company/>
  <LinksUpToDate>false</LinksUpToDate>
  <CharactersWithSpaces>58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y Mprah</dc:creator>
  <cp:keywords/>
  <dc:description/>
  <cp:lastModifiedBy>Andy Mprah</cp:lastModifiedBy>
  <cp:revision>29</cp:revision>
  <dcterms:created xsi:type="dcterms:W3CDTF">2021-10-13T22:22:00Z</dcterms:created>
  <dcterms:modified xsi:type="dcterms:W3CDTF">2021-10-13T22:53:00Z</dcterms:modified>
</cp:coreProperties>
</file>